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D56B7">
      <w:pPr>
        <w:pStyle w:val="TOCHeading"/>
        <w:spacing w:line="360" w:lineRule="auto"/>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2C63E7">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2C63E7">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2C63E7">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2C63E7">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2C63E7">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2C63E7">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2C63E7">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2C63E7">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2C63E7">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2C63E7">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2C63E7">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2C63E7">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2C63E7">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2C63E7">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2C63E7">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2C63E7">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2C63E7">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2C63E7">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2C63E7">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C3045B">
      <w:pPr>
        <w:pStyle w:val="Heading1"/>
        <w:spacing w:before="120" w:after="120"/>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C3045B">
      <w:pPr>
        <w:pStyle w:val="Heading1"/>
        <w:spacing w:before="120" w:after="120"/>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C3045B">
      <w:pPr>
        <w:spacing w:before="120" w:after="120"/>
      </w:pPr>
    </w:p>
    <w:p w14:paraId="29C79760" w14:textId="09AA4778" w:rsidR="000910CE" w:rsidRPr="004672AB" w:rsidRDefault="00FC0075"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bookmarkStart w:id="2" w:name="_GoBack"/>
      <w:bookmarkEnd w:id="2"/>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C3045B">
      <w:pPr>
        <w:spacing w:before="120" w:after="120"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C3045B">
      <w:pPr>
        <w:spacing w:before="120" w:after="120"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C3045B">
      <w:pPr>
        <w:autoSpaceDE w:val="0"/>
        <w:autoSpaceDN w:val="0"/>
        <w:adjustRightInd w:val="0"/>
        <w:spacing w:before="120" w:after="12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23EA0971" w:rsidR="006B31CE" w:rsidRPr="002C40D6" w:rsidRDefault="00953022"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B00741" w14:textId="17BDACFF" w:rsidR="006B31CE" w:rsidRPr="003A2064" w:rsidRDefault="008A3AD8" w:rsidP="00C3045B">
      <w:pPr>
        <w:pStyle w:val="Heading2"/>
        <w:spacing w:before="120" w:after="120"/>
        <w:rPr>
          <w:rFonts w:ascii="Times New Roman" w:hAnsi="Times New Roman" w:cs="Times New Roman"/>
          <w:b/>
          <w:color w:val="000000" w:themeColor="text1"/>
          <w:sz w:val="36"/>
          <w:szCs w:val="36"/>
        </w:rPr>
      </w:pPr>
      <w:bookmarkStart w:id="3"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3"/>
    </w:p>
    <w:p w14:paraId="300B4C75" w14:textId="77777777" w:rsidR="00FD3E6F" w:rsidRDefault="00FD3E6F" w:rsidP="00C3045B">
      <w:pPr>
        <w:autoSpaceDE w:val="0"/>
        <w:autoSpaceDN w:val="0"/>
        <w:adjustRightInd w:val="0"/>
        <w:spacing w:before="120" w:after="120" w:line="360" w:lineRule="auto"/>
        <w:rPr>
          <w:rFonts w:ascii="Times New Roman" w:hAnsi="Times New Roman" w:cs="Times New Roman"/>
          <w:sz w:val="36"/>
          <w:szCs w:val="36"/>
        </w:rPr>
      </w:pPr>
    </w:p>
    <w:p w14:paraId="0E95E5D4" w14:textId="1BBB652E" w:rsidR="00FD3E6F" w:rsidRPr="00141C6F" w:rsidRDefault="008A3AD8" w:rsidP="00C3045B">
      <w:pPr>
        <w:pStyle w:val="Heading3"/>
        <w:spacing w:before="120" w:after="120"/>
        <w:rPr>
          <w:rFonts w:ascii="Times New Roman" w:hAnsi="Times New Roman" w:cs="Times New Roman"/>
          <w:b/>
          <w:color w:val="000000" w:themeColor="text1"/>
        </w:rPr>
      </w:pPr>
      <w:bookmarkStart w:id="4"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4"/>
    </w:p>
    <w:p w14:paraId="3FDE4123" w14:textId="13244FBA" w:rsid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p>
    <w:p w14:paraId="03066D84" w14:textId="4F73777A" w:rsidR="006B31CE" w:rsidRPr="00141C6F" w:rsidRDefault="008A3AD8" w:rsidP="00C3045B">
      <w:pPr>
        <w:pStyle w:val="Heading3"/>
        <w:spacing w:before="120" w:after="120"/>
        <w:rPr>
          <w:rFonts w:ascii="Times New Roman" w:hAnsi="Times New Roman" w:cs="Times New Roman"/>
          <w:b/>
          <w:color w:val="000000" w:themeColor="text1"/>
        </w:rPr>
      </w:pPr>
      <w:bookmarkStart w:id="5"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5"/>
    </w:p>
    <w:p w14:paraId="67ED7BD8"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0C53C85B" w:rsidR="00E80AAE" w:rsidRPr="00EA3D86" w:rsidRDefault="00E80AAE"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267A3378" w14:textId="4EE29EA3" w:rsidR="003A2064" w:rsidRPr="003A2064" w:rsidRDefault="003A2064" w:rsidP="00C3045B">
      <w:pPr>
        <w:pStyle w:val="Heading1"/>
        <w:spacing w:before="120" w:after="120"/>
        <w:rPr>
          <w:rFonts w:ascii="Times New Roman" w:hAnsi="Times New Roman" w:cs="Times New Roman"/>
          <w:b/>
          <w:color w:val="000000" w:themeColor="text1"/>
          <w:sz w:val="56"/>
          <w:szCs w:val="56"/>
        </w:rPr>
      </w:pPr>
      <w:bookmarkStart w:id="6"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6"/>
    </w:p>
    <w:p w14:paraId="5CD16BDD" w14:textId="36148C59" w:rsidR="00BD31C2" w:rsidRDefault="0003751F" w:rsidP="00C3045B">
      <w:pPr>
        <w:pStyle w:val="Heading1"/>
        <w:spacing w:before="120" w:after="120"/>
        <w:rPr>
          <w:rFonts w:ascii="Times New Roman" w:hAnsi="Times New Roman" w:cs="Times New Roman"/>
          <w:b/>
          <w:color w:val="000000" w:themeColor="text1"/>
          <w:sz w:val="44"/>
          <w:szCs w:val="44"/>
        </w:rPr>
      </w:pPr>
      <w:bookmarkStart w:id="7" w:name="_Toc529958333"/>
      <w:r w:rsidRPr="003A2064">
        <w:rPr>
          <w:rFonts w:ascii="Times New Roman" w:hAnsi="Times New Roman" w:cs="Times New Roman"/>
          <w:b/>
          <w:color w:val="000000" w:themeColor="text1"/>
          <w:sz w:val="44"/>
          <w:szCs w:val="44"/>
        </w:rPr>
        <w:t>Literature Review</w:t>
      </w:r>
      <w:bookmarkEnd w:id="7"/>
    </w:p>
    <w:p w14:paraId="4D58F817" w14:textId="77777777" w:rsidR="003F3EA9" w:rsidRPr="003F3EA9" w:rsidRDefault="003F3EA9" w:rsidP="00C3045B">
      <w:pPr>
        <w:spacing w:before="120" w:after="120"/>
      </w:pPr>
    </w:p>
    <w:p w14:paraId="462D6298" w14:textId="77777777" w:rsidR="003F3EA9" w:rsidRDefault="003F3EA9" w:rsidP="00C3045B">
      <w:pPr>
        <w:spacing w:before="120" w:after="120"/>
        <w:rPr>
          <w:rFonts w:ascii="Times New Roman" w:hAnsi="Times New Roman" w:cs="Times New Roman"/>
          <w:b/>
          <w:sz w:val="24"/>
          <w:szCs w:val="24"/>
        </w:rPr>
      </w:pPr>
      <w:r>
        <w:rPr>
          <w:rFonts w:ascii="Times New Roman" w:hAnsi="Times New Roman" w:cs="Times New Roman"/>
          <w:b/>
          <w:sz w:val="24"/>
          <w:szCs w:val="24"/>
        </w:rPr>
        <w:t xml:space="preserve">Paddy Cultivation in Sri Lanka </w:t>
      </w:r>
    </w:p>
    <w:p w14:paraId="562C3AE8" w14:textId="77777777" w:rsidR="003F3EA9"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C3045B">
      <w:pPr>
        <w:spacing w:before="120" w:after="120" w:line="360" w:lineRule="auto"/>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03943341" w:rsidR="003F3EA9" w:rsidRPr="007F28F4"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More than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6DF27A8F" w14:textId="77777777" w:rsidR="003F3EA9" w:rsidRDefault="003F3EA9" w:rsidP="00C3045B">
      <w:pPr>
        <w:spacing w:before="120" w:after="120"/>
        <w:rPr>
          <w:rFonts w:ascii="Times New Roman" w:hAnsi="Times New Roman" w:cs="Times New Roman"/>
          <w:b/>
          <w:sz w:val="24"/>
          <w:szCs w:val="24"/>
        </w:rPr>
      </w:pPr>
    </w:p>
    <w:p w14:paraId="477B2E56" w14:textId="77777777" w:rsidR="008E4CAB" w:rsidRPr="00464580" w:rsidRDefault="008E4CAB" w:rsidP="008E4CAB">
      <w:pPr>
        <w:rPr>
          <w:rFonts w:ascii="Times New Roman" w:hAnsi="Times New Roman" w:cs="Times New Roman"/>
          <w:b/>
          <w:sz w:val="40"/>
          <w:szCs w:val="40"/>
        </w:rPr>
      </w:pPr>
      <w:r w:rsidRPr="000C45A5">
        <w:rPr>
          <w:rFonts w:ascii="Times New Roman" w:hAnsi="Times New Roman" w:cs="Times New Roman"/>
          <w:b/>
          <w:sz w:val="40"/>
          <w:szCs w:val="40"/>
        </w:rPr>
        <w:lastRenderedPageBreak/>
        <w:t xml:space="preserve">Constrains </w:t>
      </w:r>
      <w:r>
        <w:rPr>
          <w:rFonts w:ascii="Times New Roman" w:hAnsi="Times New Roman" w:cs="Times New Roman"/>
          <w:b/>
          <w:sz w:val="40"/>
          <w:szCs w:val="40"/>
        </w:rPr>
        <w:t>to the</w:t>
      </w:r>
      <w:r w:rsidRPr="000C45A5">
        <w:rPr>
          <w:rFonts w:ascii="Times New Roman" w:hAnsi="Times New Roman" w:cs="Times New Roman"/>
          <w:b/>
          <w:sz w:val="40"/>
          <w:szCs w:val="40"/>
        </w:rPr>
        <w:t xml:space="preserve"> Rice Cultivation in Sri Lanka</w:t>
      </w:r>
    </w:p>
    <w:p w14:paraId="5BAD6332" w14:textId="77777777" w:rsidR="008E4CAB" w:rsidRDefault="008E4CAB" w:rsidP="008E4CAB">
      <w:pPr>
        <w:spacing w:line="360" w:lineRule="auto"/>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the land extent cultivated in 2017 is 791,679 hectares which is a 28.9% reduction compared to past few years. The average yield gained per hectare 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proofErr w:type="spellStart"/>
      <w:r>
        <w:rPr>
          <w:rFonts w:ascii="Times New Roman" w:hAnsi="Times New Roman" w:cs="Times New Roman"/>
          <w:sz w:val="24"/>
          <w:szCs w:val="24"/>
        </w:rPr>
        <w:t>out put</w:t>
      </w:r>
      <w:proofErr w:type="spellEnd"/>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proofErr w:type="spellStart"/>
      <w:r>
        <w:rPr>
          <w:rFonts w:ascii="Times New Roman" w:hAnsi="Times New Roman" w:cs="Times New Roman"/>
          <w:sz w:val="24"/>
          <w:szCs w:val="24"/>
        </w:rPr>
        <w:t>self sufficiency</w:t>
      </w:r>
      <w:proofErr w:type="spellEnd"/>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The aggressive weeds and weedy rice considered as a very common problem found in Sri Lanka. It is serious constraint that reduced the final yield and the </w:t>
      </w:r>
      <w:r>
        <w:rPr>
          <w:rFonts w:ascii="Times New Roman" w:hAnsi="Times New Roman" w:cs="Times New Roman"/>
          <w:sz w:val="24"/>
          <w:szCs w:val="24"/>
        </w:rPr>
        <w:lastRenderedPageBreak/>
        <w:t>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77777777" w:rsidR="008E4CAB" w:rsidRPr="002D62B3"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feasible solution to </w:t>
      </w:r>
      <w:proofErr w:type="spellStart"/>
      <w:r>
        <w:rPr>
          <w:rFonts w:ascii="Times New Roman" w:hAnsi="Times New Roman" w:cs="Times New Roman"/>
          <w:sz w:val="24"/>
          <w:szCs w:val="24"/>
        </w:rPr>
        <w:t>reduced</w:t>
      </w:r>
      <w:proofErr w:type="spellEnd"/>
      <w:r>
        <w:rPr>
          <w:rFonts w:ascii="Times New Roman" w:hAnsi="Times New Roman" w:cs="Times New Roman"/>
          <w:sz w:val="24"/>
          <w:szCs w:val="24"/>
        </w:rPr>
        <w:t xml:space="preserv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marginal proportion of the GDP is allocated for Agricultural Research and Extension in </w:t>
      </w:r>
      <w:r>
        <w:rPr>
          <w:rFonts w:ascii="Times New Roman" w:hAnsi="Times New Roman" w:cs="Times New Roman"/>
          <w:sz w:val="24"/>
          <w:szCs w:val="24"/>
        </w:rPr>
        <w:lastRenderedPageBreak/>
        <w:t xml:space="preserve">Sri Lanka during the past decad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432E56F" w14:textId="77777777" w:rsidR="008E4CAB" w:rsidRDefault="008E4CAB" w:rsidP="008E4CAB">
      <w:pPr>
        <w:spacing w:line="360" w:lineRule="auto"/>
        <w:rPr>
          <w:rFonts w:ascii="Times New Roman" w:hAnsi="Times New Roman" w:cs="Times New Roman"/>
          <w:b/>
          <w:sz w:val="24"/>
          <w:szCs w:val="24"/>
        </w:rPr>
      </w:pPr>
    </w:p>
    <w:p w14:paraId="232D4770" w14:textId="77777777" w:rsidR="003A2064" w:rsidRPr="003A2064" w:rsidRDefault="003A2064" w:rsidP="00C3045B">
      <w:pPr>
        <w:spacing w:before="120" w:after="120"/>
      </w:pPr>
    </w:p>
    <w:p w14:paraId="12EDAB45" w14:textId="77777777" w:rsidR="00220439" w:rsidRPr="000C45A5" w:rsidRDefault="00220439" w:rsidP="00C3045B">
      <w:pPr>
        <w:pStyle w:val="Heading2"/>
        <w:spacing w:before="120" w:after="120"/>
        <w:rPr>
          <w:rFonts w:ascii="Times New Roman" w:hAnsi="Times New Roman" w:cs="Times New Roman"/>
          <w:b/>
          <w:color w:val="auto"/>
          <w:sz w:val="40"/>
          <w:szCs w:val="40"/>
        </w:rPr>
      </w:pPr>
      <w:bookmarkStart w:id="8" w:name="_Toc529958337"/>
      <w:r w:rsidRPr="000C45A5">
        <w:rPr>
          <w:rFonts w:ascii="Times New Roman" w:hAnsi="Times New Roman" w:cs="Times New Roman"/>
          <w:b/>
          <w:color w:val="auto"/>
          <w:sz w:val="40"/>
          <w:szCs w:val="40"/>
        </w:rPr>
        <w:t>2.4 Direct seeding of Rice</w:t>
      </w:r>
      <w:bookmarkEnd w:id="8"/>
    </w:p>
    <w:p w14:paraId="42D02C64" w14:textId="77777777" w:rsidR="00220439" w:rsidRDefault="00220439" w:rsidP="00C3045B">
      <w:pPr>
        <w:spacing w:before="120" w:after="120"/>
      </w:pPr>
    </w:p>
    <w:p w14:paraId="4743C641" w14:textId="77777777" w:rsidR="00220439" w:rsidRDefault="00220439" w:rsidP="00C3045B">
      <w:pPr>
        <w:widowControl w:val="0"/>
        <w:autoSpaceDE w:val="0"/>
        <w:autoSpaceDN w:val="0"/>
        <w:adjustRightInd w:val="0"/>
        <w:spacing w:before="120" w:after="120" w:line="360" w:lineRule="auto"/>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Pr="006F6D54">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Pr="006F6D54">
        <w:rPr>
          <w:rFonts w:ascii="Times New Roman" w:hAnsi="Times New Roman" w:cs="Times New Roman"/>
          <w:noProof/>
          <w:color w:val="000000" w:themeColor="text1"/>
          <w:sz w:val="24"/>
          <w:szCs w:val="24"/>
        </w:rPr>
        <w:t>(IRRI Rice Knowledge Bank, 2018)</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0E1981DC"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w:t>
      </w:r>
      <w:r w:rsidRPr="00F10C68">
        <w:rPr>
          <w:rFonts w:ascii="Times New Roman" w:hAnsi="Times New Roman" w:cs="Times New Roman"/>
          <w:color w:val="000000" w:themeColor="text1"/>
          <w:sz w:val="24"/>
          <w:szCs w:val="24"/>
        </w:rPr>
        <w:lastRenderedPageBreak/>
        <w:t xml:space="preserve">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276E1578"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B5F8F">
        <w:rPr>
          <w:rFonts w:ascii="Times New Roman" w:hAnsi="Times New Roman" w:cs="Times New Roman"/>
          <w:noProof/>
          <w:color w:val="000000" w:themeColor="text1"/>
          <w:sz w:val="24"/>
          <w:szCs w:val="24"/>
        </w:rPr>
        <w:t>(IRRI Rice Knowledge Bank,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5D3C6D22"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proofErr w:type="spellStart"/>
      <w:r>
        <w:rPr>
          <w:rFonts w:ascii="Times New Roman" w:hAnsi="Times New Roman" w:cs="Times New Roman"/>
          <w:color w:val="000000" w:themeColor="text1"/>
          <w:sz w:val="24"/>
          <w:szCs w:val="24"/>
        </w:rPr>
        <w:t>form</w:t>
      </w:r>
      <w:proofErr w:type="spellEnd"/>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3EA925E3" w14:textId="661FB2AC" w:rsidR="00220439" w:rsidRDefault="00220439" w:rsidP="00C3045B">
      <w:pPr>
        <w:spacing w:before="120" w:after="120"/>
      </w:pPr>
    </w:p>
    <w:p w14:paraId="691664D9" w14:textId="1B27B60C" w:rsidR="008D56B7" w:rsidRDefault="008D56B7" w:rsidP="00C3045B">
      <w:pPr>
        <w:spacing w:before="120" w:after="120"/>
      </w:pPr>
    </w:p>
    <w:p w14:paraId="5D7F9C56" w14:textId="3A663CBA" w:rsidR="008D56B7" w:rsidRDefault="008D56B7" w:rsidP="00C3045B">
      <w:pPr>
        <w:spacing w:before="120" w:after="120"/>
      </w:pPr>
    </w:p>
    <w:p w14:paraId="7F347106" w14:textId="77777777" w:rsidR="008D56B7" w:rsidRPr="00EB1651" w:rsidRDefault="008D56B7" w:rsidP="00C3045B">
      <w:pPr>
        <w:spacing w:before="120" w:after="120"/>
      </w:pPr>
    </w:p>
    <w:p w14:paraId="7A1F494E" w14:textId="77777777" w:rsidR="00220439" w:rsidRDefault="00220439" w:rsidP="00C3045B">
      <w:pPr>
        <w:pStyle w:val="Heading2"/>
        <w:spacing w:before="120" w:after="120"/>
        <w:rPr>
          <w:rFonts w:ascii="Times New Roman" w:hAnsi="Times New Roman" w:cs="Times New Roman"/>
          <w:b/>
          <w:color w:val="auto"/>
          <w:sz w:val="40"/>
          <w:szCs w:val="40"/>
        </w:rPr>
      </w:pPr>
      <w:bookmarkStart w:id="9" w:name="_Toc529958338"/>
      <w:r w:rsidRPr="000C45A5">
        <w:rPr>
          <w:rFonts w:ascii="Times New Roman" w:hAnsi="Times New Roman" w:cs="Times New Roman"/>
          <w:b/>
          <w:color w:val="auto"/>
          <w:sz w:val="40"/>
          <w:szCs w:val="40"/>
        </w:rPr>
        <w:t>2.5 Transplanting of Ric</w:t>
      </w:r>
      <w:bookmarkEnd w:id="9"/>
      <w:r>
        <w:rPr>
          <w:rFonts w:ascii="Times New Roman" w:hAnsi="Times New Roman" w:cs="Times New Roman"/>
          <w:b/>
          <w:color w:val="auto"/>
          <w:sz w:val="40"/>
          <w:szCs w:val="40"/>
        </w:rPr>
        <w:t>e</w:t>
      </w:r>
    </w:p>
    <w:p w14:paraId="1D4C3F5B" w14:textId="77777777" w:rsidR="00220439" w:rsidRDefault="00220439" w:rsidP="00C3045B">
      <w:pPr>
        <w:spacing w:before="120" w:after="120"/>
      </w:pPr>
    </w:p>
    <w:p w14:paraId="11275004" w14:textId="77777777" w:rsidR="00220439" w:rsidRDefault="00220439" w:rsidP="00C3045B">
      <w:pPr>
        <w:spacing w:before="120" w:after="120" w:line="360" w:lineRule="auto"/>
        <w:rPr>
          <w:rFonts w:ascii="Times New Roman" w:hAnsi="Times New Roman" w:cs="Times New Roman"/>
          <w:sz w:val="24"/>
          <w:szCs w:val="24"/>
        </w:rPr>
      </w:pPr>
      <w:r w:rsidRPr="008E715E">
        <w:rPr>
          <w:rFonts w:ascii="Times New Roman" w:hAnsi="Times New Roman" w:cs="Times New Roman"/>
          <w:sz w:val="24"/>
          <w:szCs w:val="24"/>
        </w:rPr>
        <w:lastRenderedPageBreak/>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spikelets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71BE43B" w:rsidR="008D56B7" w:rsidRDefault="008D56B7" w:rsidP="00C3045B">
      <w:pPr>
        <w:spacing w:before="120" w:after="120" w:line="360" w:lineRule="auto"/>
        <w:rPr>
          <w:rFonts w:ascii="Times New Roman" w:hAnsi="Times New Roman" w:cs="Times New Roman"/>
          <w:sz w:val="24"/>
          <w:szCs w:val="24"/>
        </w:rPr>
      </w:pPr>
    </w:p>
    <w:p w14:paraId="540F50BF" w14:textId="77777777" w:rsidR="008D56B7" w:rsidRPr="008D56B7" w:rsidRDefault="008D56B7" w:rsidP="00C3045B">
      <w:pPr>
        <w:spacing w:before="120" w:after="120" w:line="360" w:lineRule="auto"/>
        <w:rPr>
          <w:rFonts w:ascii="Times New Roman" w:hAnsi="Times New Roman" w:cs="Times New Roman"/>
          <w:sz w:val="24"/>
          <w:szCs w:val="24"/>
        </w:rPr>
      </w:pPr>
    </w:p>
    <w:p w14:paraId="03E5251E" w14:textId="77777777" w:rsidR="00220439" w:rsidRPr="0017410B" w:rsidRDefault="00220439" w:rsidP="00C3045B">
      <w:pPr>
        <w:spacing w:before="120" w:after="120" w:line="360" w:lineRule="auto"/>
        <w:rPr>
          <w:rFonts w:ascii="Times New Roman" w:hAnsi="Times New Roman" w:cs="Times New Roman"/>
          <w:b/>
          <w:sz w:val="36"/>
          <w:szCs w:val="36"/>
        </w:rPr>
      </w:pPr>
      <w:r w:rsidRPr="0017410B">
        <w:rPr>
          <w:rFonts w:ascii="Times New Roman" w:hAnsi="Times New Roman" w:cs="Times New Roman"/>
          <w:b/>
          <w:sz w:val="36"/>
          <w:szCs w:val="36"/>
        </w:rPr>
        <w:t>2.6 Seeding rate</w:t>
      </w:r>
    </w:p>
    <w:p w14:paraId="08CD9152" w14:textId="77777777" w:rsidR="00220439" w:rsidRDefault="00220439" w:rsidP="00C3045B">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514CAAB7" w14:textId="26632DAE" w:rsidR="00220439" w:rsidRDefault="00220439" w:rsidP="00C3045B">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 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657DFA">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Pr="005A5F63">
        <w:rPr>
          <w:rFonts w:ascii="Times New Roman" w:hAnsi="Times New Roman" w:cs="Times New Roman"/>
          <w:noProof/>
          <w:sz w:val="24"/>
          <w:szCs w:val="24"/>
        </w:rPr>
        <w:t>(Islam et al., 2015; Islam and Khan, 2017)</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Islam et al., 2016, 2015; Islam and Khan, 2017)","plainTextFormattedCitation":"(Alizadeh et al., 2011; Columbia and Division, 2013; Islam et al., 2016, 2015; Islam and Khan, 2017)","previouslyFormattedCitation":"(Alizadeh et al., 2011; Columbia and Division, 2013; Islam et al., 2016,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Pr="005A5F63">
        <w:rPr>
          <w:rFonts w:ascii="Times New Roman" w:hAnsi="Times New Roman" w:cs="Times New Roman"/>
          <w:noProof/>
          <w:sz w:val="24"/>
          <w:szCs w:val="24"/>
        </w:rPr>
        <w:t>(Alizadeh et al., 2011; Columbia and Division, 2013; Islam et al., 2016, 2015; Islam and Khan, 2017)</w:t>
      </w:r>
      <w:r>
        <w:rPr>
          <w:rFonts w:ascii="Times New Roman" w:hAnsi="Times New Roman" w:cs="Times New Roman"/>
          <w:sz w:val="24"/>
          <w:szCs w:val="24"/>
        </w:rPr>
        <w:fldChar w:fldCharType="end"/>
      </w:r>
    </w:p>
    <w:p w14:paraId="053E039A"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w:t>
      </w:r>
      <w:proofErr w:type="spellStart"/>
      <w:r>
        <w:rPr>
          <w:rFonts w:ascii="Times New Roman" w:hAnsi="Times New Roman" w:cs="Times New Roman"/>
          <w:sz w:val="24"/>
          <w:szCs w:val="24"/>
        </w:rPr>
        <w:t>tillered</w:t>
      </w:r>
      <w:proofErr w:type="spellEnd"/>
      <w:r>
        <w:rPr>
          <w:rFonts w:ascii="Times New Roman" w:hAnsi="Times New Roman" w:cs="Times New Roman"/>
          <w:sz w:val="24"/>
          <w:szCs w:val="24"/>
        </w:rPr>
        <w:t xml:space="preserve"> seedlings that can withstand over the adverse climatic conditions with better stand of plants after field establishment whereas the thick sowing produced thin, tall, weak seedlings without tillers that susceptible </w:t>
      </w:r>
      <w:r>
        <w:rPr>
          <w:rFonts w:ascii="Times New Roman" w:hAnsi="Times New Roman" w:cs="Times New Roman"/>
          <w:sz w:val="24"/>
          <w:szCs w:val="24"/>
        </w:rPr>
        <w:lastRenderedPageBreak/>
        <w:t xml:space="preserve">highly for the transplanting shock which retarded the growth of plants after field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71CEB9C" w14:textId="6A999AC2"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Islam et al., 2015)","manualFormatting":" Islam et al., 2015","plainTextFormattedCitation":"(Islam et al., 2015)","previouslyFormattedCitation":"(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21D2E97B" w14:textId="77777777" w:rsidR="008D56B7" w:rsidRDefault="008D56B7" w:rsidP="00C3045B">
      <w:pPr>
        <w:spacing w:before="120" w:after="120" w:line="360" w:lineRule="auto"/>
        <w:rPr>
          <w:rFonts w:ascii="Times New Roman" w:hAnsi="Times New Roman" w:cs="Times New Roman"/>
          <w:sz w:val="24"/>
          <w:szCs w:val="24"/>
        </w:rPr>
      </w:pPr>
    </w:p>
    <w:p w14:paraId="2C27F92D" w14:textId="77777777" w:rsidR="000812FE" w:rsidRPr="00B32F3F" w:rsidRDefault="000812FE" w:rsidP="00C3045B">
      <w:pPr>
        <w:spacing w:before="120" w:after="120" w:line="360" w:lineRule="auto"/>
        <w:rPr>
          <w:rFonts w:ascii="Times New Roman" w:hAnsi="Times New Roman" w:cs="Times New Roman"/>
          <w:sz w:val="24"/>
          <w:szCs w:val="24"/>
        </w:rPr>
      </w:pPr>
    </w:p>
    <w:p w14:paraId="6FB383BB" w14:textId="77777777" w:rsidR="000812FE" w:rsidRDefault="000812FE" w:rsidP="00C3045B">
      <w:pPr>
        <w:pStyle w:val="Heading3"/>
        <w:spacing w:before="120" w:after="120"/>
        <w:rPr>
          <w:rFonts w:ascii="Times New Roman" w:hAnsi="Times New Roman" w:cs="Times New Roman"/>
          <w:b/>
          <w:color w:val="auto"/>
          <w:sz w:val="40"/>
          <w:szCs w:val="40"/>
        </w:rPr>
      </w:pPr>
      <w:r w:rsidRPr="000C45A5">
        <w:rPr>
          <w:rFonts w:ascii="Times New Roman" w:hAnsi="Times New Roman" w:cs="Times New Roman"/>
          <w:b/>
          <w:color w:val="auto"/>
          <w:sz w:val="40"/>
          <w:szCs w:val="40"/>
        </w:rPr>
        <w:t>2.53 Mechanical transplanting</w:t>
      </w:r>
    </w:p>
    <w:p w14:paraId="54D19EDC" w14:textId="77777777" w:rsidR="000812FE" w:rsidRDefault="000812FE" w:rsidP="00C3045B">
      <w:pPr>
        <w:spacing w:before="120" w:after="120"/>
      </w:pPr>
    </w:p>
    <w:p w14:paraId="08C83691" w14:textId="494B4918" w:rsidR="000812FE" w:rsidRDefault="000812FE" w:rsidP="00C3045B">
      <w:pPr>
        <w:spacing w:before="120" w:after="120" w:line="360" w:lineRule="auto"/>
        <w:rPr>
          <w:rFonts w:ascii="Times New Roman" w:hAnsi="Times New Roman" w:cs="Times New Roman"/>
          <w:sz w:val="24"/>
          <w:szCs w:val="24"/>
        </w:rPr>
      </w:pPr>
      <w:r w:rsidRPr="005E0AD0">
        <w:rPr>
          <w:rFonts w:ascii="Times New Roman" w:hAnsi="Times New Roman" w:cs="Times New Roman"/>
          <w:sz w:val="24"/>
          <w:szCs w:val="24"/>
        </w:rPr>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Islam et al., 2016; Rickman et al., 2015)","plainTextFormattedCitation":"(Gaikwad et al., 2015; Islam et al., 2016; Rickman et al., 2015)","previouslyFormattedCitation":"(Gaikwad et al., 2015;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Gaikwad et al., 2015;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C3045B">
      <w:pPr>
        <w:spacing w:before="120" w:after="120" w:line="360" w:lineRule="auto"/>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w:t>
      </w:r>
      <w:r w:rsidRPr="00B40E24">
        <w:rPr>
          <w:rFonts w:ascii="Times New Roman" w:hAnsi="Times New Roman" w:cs="Times New Roman"/>
          <w:sz w:val="24"/>
          <w:szCs w:val="24"/>
        </w:rPr>
        <w:lastRenderedPageBreak/>
        <w:t xml:space="preserve">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77777777"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 Islam and Khan, 2017)","plainTextFormattedCitation":"(Islam et al., 2016; Islam and Khan, 2017)","previouslyFormattedCitation":"(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Pr="00B32AF6">
        <w:rPr>
          <w:rFonts w:ascii="Times New Roman" w:hAnsi="Times New Roman" w:cs="Times New Roman"/>
          <w:noProof/>
          <w:sz w:val="24"/>
          <w:szCs w:val="24"/>
        </w:rPr>
        <w:t>(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77777777"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Columbia and Division, 2013; Gaikwad et al., 2015; Hayleys empowers greater productivity 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7D26FD28" w:rsidR="000812FE" w:rsidRDefault="000812FE" w:rsidP="00C3045B">
      <w:pPr>
        <w:spacing w:before="120" w:after="120" w:line="360" w:lineRule="auto"/>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6AD09A07" w14:textId="77777777" w:rsidR="000812FE" w:rsidRDefault="000812FE" w:rsidP="000812FE"/>
    <w:p w14:paraId="6B879024" w14:textId="77777777" w:rsidR="00220439" w:rsidRDefault="00220439" w:rsidP="00220439"/>
    <w:p w14:paraId="4AB1B86D" w14:textId="77777777" w:rsidR="00220439" w:rsidRDefault="00220439" w:rsidP="00220439">
      <w:pPr>
        <w:rPr>
          <w:color w:val="FF0000"/>
        </w:rPr>
      </w:pPr>
    </w:p>
    <w:p w14:paraId="1EFD1779" w14:textId="77777777" w:rsidR="00220439" w:rsidRDefault="00220439" w:rsidP="00220439">
      <w:pPr>
        <w:rPr>
          <w:color w:val="FF0000"/>
        </w:rPr>
      </w:pPr>
    </w:p>
    <w:p w14:paraId="6E7A49AE" w14:textId="77777777" w:rsidR="00220439" w:rsidRDefault="00220439" w:rsidP="00220439">
      <w:pPr>
        <w:rPr>
          <w:color w:val="FF0000"/>
        </w:rPr>
      </w:pPr>
    </w:p>
    <w:p w14:paraId="64699869" w14:textId="77777777" w:rsidR="00220439" w:rsidRDefault="00220439" w:rsidP="00220439">
      <w:pPr>
        <w:rPr>
          <w:color w:val="FF0000"/>
        </w:rPr>
      </w:pPr>
    </w:p>
    <w:p w14:paraId="4208EC41" w14:textId="77777777" w:rsidR="00220439" w:rsidRDefault="00220439" w:rsidP="00220439">
      <w:pPr>
        <w:rPr>
          <w:color w:val="FF0000"/>
        </w:rPr>
      </w:pPr>
    </w:p>
    <w:p w14:paraId="6B5C59F8" w14:textId="77777777" w:rsidR="00220439" w:rsidRDefault="00220439" w:rsidP="00220439">
      <w:pPr>
        <w:rPr>
          <w:color w:val="FF0000"/>
        </w:rPr>
      </w:pPr>
    </w:p>
    <w:p w14:paraId="50F46F8F" w14:textId="77777777" w:rsidR="00220439" w:rsidRDefault="00220439" w:rsidP="00220439">
      <w:pPr>
        <w:rPr>
          <w:color w:val="FF0000"/>
        </w:rPr>
      </w:pPr>
    </w:p>
    <w:p w14:paraId="4C68B384" w14:textId="77777777" w:rsidR="00220439" w:rsidRDefault="00220439" w:rsidP="00220439">
      <w:pPr>
        <w:rPr>
          <w:color w:val="FF0000"/>
        </w:rPr>
      </w:pPr>
    </w:p>
    <w:p w14:paraId="67BB9E60" w14:textId="77777777" w:rsidR="00220439" w:rsidRDefault="00220439" w:rsidP="00220439">
      <w:pPr>
        <w:rPr>
          <w:color w:val="FF0000"/>
        </w:rPr>
      </w:pPr>
    </w:p>
    <w:p w14:paraId="23B7B765" w14:textId="77777777" w:rsidR="00220439" w:rsidRDefault="00220439" w:rsidP="00220439">
      <w:pPr>
        <w:rPr>
          <w:color w:val="FF0000"/>
        </w:rPr>
      </w:pPr>
    </w:p>
    <w:p w14:paraId="5A037475" w14:textId="77777777" w:rsidR="00220439" w:rsidRDefault="00220439" w:rsidP="00220439">
      <w:pPr>
        <w:rPr>
          <w:color w:val="FF0000"/>
        </w:rPr>
      </w:pPr>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69EA7BC3" w:rsidR="00E93DF6" w:rsidRDefault="00E93DF6"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1F54308" w14:textId="29195057" w:rsidR="00E93DF6" w:rsidRDefault="00E93DF6" w:rsidP="00CD19C4"/>
    <w:p w14:paraId="4B2BE98E" w14:textId="6EABBF28" w:rsidR="00E93DF6" w:rsidRDefault="00E93DF6" w:rsidP="00CD19C4"/>
    <w:p w14:paraId="4DD141D0" w14:textId="6FD6B222" w:rsidR="00E93DF6" w:rsidRDefault="00E93DF6" w:rsidP="00CD19C4"/>
    <w:p w14:paraId="1A7CBFEF" w14:textId="3EDBF7C9" w:rsidR="00E93DF6" w:rsidRDefault="00E93DF6" w:rsidP="00CD19C4"/>
    <w:p w14:paraId="17BDAA32" w14:textId="51BDC6CA" w:rsidR="00E93DF6" w:rsidRDefault="008D133D" w:rsidP="00CD19C4">
      <w:pPr>
        <w:rPr>
          <w:rFonts w:ascii="Times New Roman" w:hAnsi="Times New Roman" w:cs="Times New Roman"/>
          <w:b/>
          <w:sz w:val="24"/>
          <w:szCs w:val="24"/>
        </w:rPr>
      </w:pPr>
      <w:bookmarkStart w:id="10" w:name="_Hlk531418076"/>
      <w:r w:rsidRPr="00CD19C4">
        <w:rPr>
          <w:rFonts w:ascii="Times New Roman" w:hAnsi="Times New Roman" w:cs="Times New Roman"/>
          <w:b/>
          <w:sz w:val="24"/>
          <w:szCs w:val="24"/>
        </w:rPr>
        <w:t>Rice cultivation in</w:t>
      </w:r>
      <w:r>
        <w:rPr>
          <w:rFonts w:ascii="Times New Roman" w:hAnsi="Times New Roman" w:cs="Times New Roman"/>
          <w:b/>
          <w:sz w:val="24"/>
          <w:szCs w:val="24"/>
        </w:rPr>
        <w:t xml:space="preserve"> the world</w:t>
      </w:r>
    </w:p>
    <w:p w14:paraId="788012D7" w14:textId="737C65C4" w:rsidR="008D133D" w:rsidRDefault="006E5B3D" w:rsidP="00CD19C4">
      <w:r w:rsidRPr="006E5B3D">
        <w:t>The task of producing the additional rice to meet the expected demands of the year 2025 poses a major challenge. The danger is that stability in rice production is linked to social and political stability of the countries in the Asia-Pacific Region (Hossain, 1996). The scope of area expansion in some countries is offset by the reduction in rice lands in major rice producing countries. So</w:t>
      </w:r>
    </w:p>
    <w:p w14:paraId="7338D4B6" w14:textId="294C6456" w:rsidR="00E93DF6" w:rsidRDefault="00097298" w:rsidP="00CD19C4">
      <w:r w:rsidRPr="00097298">
        <w:t>The question turns more problematic when we think that production increases have to be realized annually using less land, less people, less water and less pesticides. T</w:t>
      </w:r>
    </w:p>
    <w:p w14:paraId="080522C9" w14:textId="5D997ED8" w:rsidR="00E93DF6" w:rsidRDefault="00A12887" w:rsidP="00CD19C4">
      <w:r w:rsidRPr="00A12887">
        <w:t>The research scientists should understand well the farmers’ constraints to high rice productivity and provide them with appropriate technological packages for specific locations to bridge the gap under participatory approaches (IRRI, 1998; Price and Balasubramanian, 1998). The extension service should ensure that farmers use correctly and systematically recommended technological packages (ICMPs) in the rice fields, through effective training and demonstrations. For</w:t>
      </w:r>
    </w:p>
    <w:p w14:paraId="4999EEB2" w14:textId="2DC91597" w:rsidR="00E93DF6" w:rsidRPr="00A12887" w:rsidRDefault="00A12887" w:rsidP="00CD19C4">
      <w:pPr>
        <w:rPr>
          <w:color w:val="FF0000"/>
        </w:rPr>
      </w:pPr>
      <w:r w:rsidRPr="00A12887">
        <w:rPr>
          <w:color w:val="FF0000"/>
        </w:rPr>
        <w:t>Bridging the rice yield gap in the Asia-Pacific Region</w:t>
      </w:r>
    </w:p>
    <w:p w14:paraId="57678D3B" w14:textId="1F6E4C50" w:rsidR="00E93DF6" w:rsidRDefault="00027762" w:rsidP="00CD19C4">
      <w:r w:rsidRPr="00027762">
        <w:t>Crops can be established using dry seed, pre‐germinated seed and seedlings. The most suitable planting technique depends on locality, soil type, and crop ecosystem. Crops can be direct seeded by hand broadcast, dibbling, line sowing or drilled using a machine in both wet and dry soil. Transplanted crops can be established manually, either in rows or randomly, or by machine. Direct seeded crops tend to mature faster than transplanted crops but often face more competition from weeds.</w:t>
      </w:r>
    </w:p>
    <w:p w14:paraId="1644EEC7" w14:textId="77777777" w:rsidR="00027762" w:rsidRPr="00027762" w:rsidRDefault="00027762" w:rsidP="00027762">
      <w:pPr>
        <w:spacing w:line="360" w:lineRule="auto"/>
        <w:rPr>
          <w:rFonts w:ascii="Times New Roman" w:hAnsi="Times New Roman" w:cs="Times New Roman"/>
          <w:color w:val="FF0000"/>
          <w:sz w:val="24"/>
          <w:szCs w:val="24"/>
        </w:rPr>
      </w:pPr>
      <w:r w:rsidRPr="00027762">
        <w:rPr>
          <w:color w:val="FF0000"/>
        </w:rPr>
        <w:t>Rice Production Manual</w:t>
      </w:r>
    </w:p>
    <w:p w14:paraId="34312B98" w14:textId="62D3FDC9" w:rsidR="00E93DF6" w:rsidRPr="00182462" w:rsidRDefault="00182462" w:rsidP="00CD19C4">
      <w:pPr>
        <w:rPr>
          <w:color w:val="FF0000"/>
        </w:rPr>
      </w:pPr>
      <w:r w:rsidRPr="00182462">
        <w:t xml:space="preserve">The important reasons for low rice yield include water shortage, weed infestation, prevalence of insect pests and diseases and inappropriate sowing method leading to low plant population. Low plant population can be optimized using a proper sowing </w:t>
      </w:r>
      <w:proofErr w:type="spellStart"/>
      <w:proofErr w:type="gramStart"/>
      <w:r w:rsidRPr="00182462">
        <w:t>method.</w:t>
      </w:r>
      <w:r w:rsidRPr="00182462">
        <w:rPr>
          <w:color w:val="FF0000"/>
        </w:rPr>
        <w:t>COMPARISON</w:t>
      </w:r>
      <w:proofErr w:type="spellEnd"/>
      <w:proofErr w:type="gramEnd"/>
      <w:r w:rsidRPr="00182462">
        <w:rPr>
          <w:color w:val="FF0000"/>
        </w:rPr>
        <w:t xml:space="preserve"> OF DIFFERENT PLANTING METHODS FOR OPTIMIZATION OF PLANT POPULATION OF FINE RICE ( Oryza sativa L .) IN PUNJAB </w:t>
      </w:r>
      <w:proofErr w:type="gramStart"/>
      <w:r w:rsidRPr="00182462">
        <w:rPr>
          <w:color w:val="FF0000"/>
        </w:rPr>
        <w:t>( PAKISTAN</w:t>
      </w:r>
      <w:proofErr w:type="gramEnd"/>
      <w:r w:rsidRPr="00182462">
        <w:rPr>
          <w:color w:val="FF0000"/>
        </w:rPr>
        <w:t xml:space="preserve"> )</w:t>
      </w:r>
    </w:p>
    <w:p w14:paraId="1E5164D6" w14:textId="33963744" w:rsidR="00E93DF6" w:rsidRDefault="00E93DF6" w:rsidP="00CD19C4"/>
    <w:p w14:paraId="24D2F728" w14:textId="4C609000" w:rsidR="00E93DF6" w:rsidRDefault="00E93DF6" w:rsidP="00CD19C4"/>
    <w:p w14:paraId="2F811B01" w14:textId="06F5C863" w:rsidR="00E93DF6" w:rsidRDefault="00E93DF6" w:rsidP="00CD19C4"/>
    <w:p w14:paraId="1E153B55" w14:textId="2F91FCA7" w:rsidR="00E93DF6" w:rsidRDefault="00E93DF6" w:rsidP="00CD19C4"/>
    <w:p w14:paraId="0E96652B" w14:textId="3AB3D593" w:rsidR="00E93DF6" w:rsidRDefault="00E93DF6" w:rsidP="00CD19C4"/>
    <w:p w14:paraId="20152FA9" w14:textId="67D23644" w:rsidR="00E93DF6" w:rsidRDefault="00E93DF6" w:rsidP="00CD19C4"/>
    <w:p w14:paraId="0678C0AC" w14:textId="61844486" w:rsidR="00E93DF6" w:rsidRDefault="00E93DF6" w:rsidP="00CD19C4"/>
    <w:p w14:paraId="2A45B1CE" w14:textId="4EC2FF9B" w:rsidR="00E93DF6" w:rsidRDefault="00E93DF6" w:rsidP="00CD19C4"/>
    <w:p w14:paraId="29D4B9FF" w14:textId="60F0398F" w:rsidR="00E93DF6" w:rsidRDefault="00E93DF6" w:rsidP="00CD19C4"/>
    <w:p w14:paraId="7ADD1F8D" w14:textId="1010670D" w:rsidR="00E93DF6" w:rsidRDefault="00E93DF6" w:rsidP="00CD19C4"/>
    <w:p w14:paraId="604E16E4" w14:textId="2ED1195F" w:rsidR="00E93DF6" w:rsidRDefault="00E93DF6" w:rsidP="00CD19C4"/>
    <w:p w14:paraId="26C7249C" w14:textId="40D43902" w:rsidR="00E93DF6" w:rsidRDefault="00E93DF6" w:rsidP="00CD19C4"/>
    <w:p w14:paraId="289BCE61" w14:textId="7C49321B" w:rsidR="00E93DF6" w:rsidRDefault="00E93DF6" w:rsidP="00CD19C4"/>
    <w:p w14:paraId="1F1431F8" w14:textId="64CDA9D1" w:rsidR="00E93DF6" w:rsidRDefault="00E93DF6" w:rsidP="00CD19C4"/>
    <w:p w14:paraId="40F8B601" w14:textId="206B209A" w:rsidR="00E93DF6" w:rsidRDefault="00E93DF6" w:rsidP="00CD19C4"/>
    <w:p w14:paraId="48CE7E6C" w14:textId="34D4E434" w:rsidR="00E93DF6" w:rsidRDefault="00E93DF6" w:rsidP="00CD19C4"/>
    <w:p w14:paraId="6643791A" w14:textId="4589CEF5" w:rsidR="00E93DF6" w:rsidRDefault="00E93DF6" w:rsidP="00CD19C4"/>
    <w:p w14:paraId="52D57827" w14:textId="626F4044" w:rsidR="00E93DF6" w:rsidRDefault="00E93DF6" w:rsidP="00CD19C4"/>
    <w:p w14:paraId="61015136" w14:textId="0A955CA9" w:rsidR="00E93DF6" w:rsidRDefault="00E93DF6" w:rsidP="00CD19C4"/>
    <w:p w14:paraId="1F108348" w14:textId="57892A5C" w:rsidR="00E93DF6" w:rsidRDefault="00E93DF6" w:rsidP="00CD19C4"/>
    <w:p w14:paraId="442AF705" w14:textId="77777777" w:rsidR="00E93DF6" w:rsidRDefault="00E93DF6" w:rsidP="00CD19C4"/>
    <w:p w14:paraId="03CF0C6D" w14:textId="391C5BC8" w:rsidR="00CD19C4" w:rsidRDefault="00CD19C4" w:rsidP="00CD19C4"/>
    <w:p w14:paraId="0FF9EB9D" w14:textId="21EEFABD" w:rsidR="00CD19C4" w:rsidRDefault="00CD19C4" w:rsidP="00CD19C4">
      <w:pPr>
        <w:pStyle w:val="Heading2"/>
      </w:pPr>
      <w:bookmarkStart w:id="11"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11"/>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lastRenderedPageBreak/>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1990313F" w14:textId="77777777" w:rsidR="009D73CE" w:rsidRPr="009D73CE" w:rsidRDefault="009D73CE" w:rsidP="009D73CE">
      <w:pPr>
        <w:spacing w:line="360" w:lineRule="auto"/>
        <w:rPr>
          <w:rFonts w:ascii="Times New Roman" w:hAnsi="Times New Roman" w:cs="Times New Roman"/>
          <w:sz w:val="24"/>
          <w:szCs w:val="24"/>
        </w:rPr>
      </w:pPr>
      <w:r w:rsidRPr="009D73CE">
        <w:rPr>
          <w:rFonts w:ascii="Times New Roman" w:hAnsi="Times New Roman" w:cs="Times New Roman"/>
          <w:sz w:val="24"/>
          <w:szCs w:val="24"/>
        </w:rPr>
        <w:t>Over 75% of the world supply is consumed by people in Asian countries and thus rice is of immense importance to food security of Asia. The demand for rice is expected to increase further in view of expected increase in the population.</w:t>
      </w:r>
    </w:p>
    <w:p w14:paraId="084CBBA9" w14:textId="28F6AA08" w:rsidR="00B233DC" w:rsidRPr="00DB34FE" w:rsidRDefault="00DB34FE" w:rsidP="00B646B0">
      <w:pPr>
        <w:spacing w:line="360" w:lineRule="auto"/>
        <w:rPr>
          <w:rFonts w:ascii="Times New Roman" w:hAnsi="Times New Roman" w:cs="Times New Roman"/>
          <w:color w:val="FF0000"/>
          <w:sz w:val="24"/>
          <w:szCs w:val="24"/>
        </w:rPr>
      </w:pPr>
      <w:r w:rsidRPr="00DB34FE">
        <w:rPr>
          <w:color w:val="FF0000"/>
        </w:rPr>
        <w:t xml:space="preserve">Biology of </w:t>
      </w:r>
      <w:proofErr w:type="spellStart"/>
      <w:r w:rsidRPr="00DB34FE">
        <w:rPr>
          <w:color w:val="FF0000"/>
        </w:rPr>
        <w:t>Rice.Pdf</w:t>
      </w:r>
      <w:proofErr w:type="spellEnd"/>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bookmarkEnd w:id="10"/>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lastRenderedPageBreak/>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5397265F" w:rsidR="00543295" w:rsidRDefault="00543295" w:rsidP="00B646B0">
      <w:pPr>
        <w:spacing w:line="360" w:lineRule="auto"/>
        <w:rPr>
          <w:rFonts w:ascii="Times New Roman" w:hAnsi="Times New Roman" w:cs="Times New Roman"/>
          <w:sz w:val="24"/>
          <w:szCs w:val="24"/>
        </w:rPr>
      </w:pPr>
    </w:p>
    <w:p w14:paraId="68A7F92E" w14:textId="0F0F3E6B" w:rsidR="00C3045B" w:rsidRDefault="00C3045B" w:rsidP="00B646B0">
      <w:pPr>
        <w:spacing w:line="360" w:lineRule="auto"/>
        <w:rPr>
          <w:rFonts w:ascii="Times New Roman" w:hAnsi="Times New Roman" w:cs="Times New Roman"/>
          <w:sz w:val="24"/>
          <w:szCs w:val="24"/>
        </w:rPr>
      </w:pPr>
    </w:p>
    <w:p w14:paraId="56DA4724" w14:textId="77777777" w:rsidR="00C3045B" w:rsidRDefault="00C3045B"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12" w:name="_Toc529958336"/>
      <w:r w:rsidRPr="000C45A5">
        <w:rPr>
          <w:rFonts w:ascii="Times New Roman" w:hAnsi="Times New Roman" w:cs="Times New Roman"/>
          <w:b/>
          <w:color w:val="auto"/>
          <w:sz w:val="40"/>
          <w:szCs w:val="40"/>
        </w:rPr>
        <w:t>2</w:t>
      </w:r>
      <w:bookmarkStart w:id="13" w:name="_Hlk531435486"/>
      <w:r w:rsidRPr="000C45A5">
        <w:rPr>
          <w:rFonts w:ascii="Times New Roman" w:hAnsi="Times New Roman" w:cs="Times New Roman"/>
          <w:b/>
          <w:color w:val="auto"/>
          <w:sz w:val="40"/>
          <w:szCs w:val="40"/>
        </w:rPr>
        <w:t>.4 Constrains with Rice Cultivation in Sri Lanka</w:t>
      </w:r>
      <w:bookmarkEnd w:id="12"/>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 xml:space="preserve">Agricultural machines have replaced human force in many rice cultivation practices such as land preparation, transplanting, harvest, and post-harvest process in many developed countries. Though </w:t>
      </w:r>
      <w:r>
        <w:lastRenderedPageBreak/>
        <w:t>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8333CC">
        <w:rPr>
          <w:color w:val="FFC000"/>
        </w:rPr>
        <w:t>Timeliness of transplanting is essential for optimizing the yield and this can 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w:t>
      </w:r>
      <w:r w:rsidRPr="00213BFC">
        <w:rPr>
          <w:sz w:val="24"/>
          <w:szCs w:val="24"/>
        </w:rPr>
        <w:lastRenderedPageBreak/>
        <w:t xml:space="preserve">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w:t>
      </w:r>
      <w:r w:rsidRPr="008333CC">
        <w:rPr>
          <w:color w:val="FFC000"/>
        </w:rPr>
        <w:t>improper fixation of nursery plants in the soil, a higher percentage of missing plantation and un-even transplantation in paddy fields, i.e. dense and thin planted patches in the field.</w:t>
      </w:r>
      <w:r w:rsidR="007D23A8">
        <w:t xml:space="preserve"> </w:t>
      </w:r>
      <w:r w:rsidR="007D23A8" w:rsidRPr="007D23A8">
        <w:rPr>
          <w:color w:val="FF0000"/>
        </w:rPr>
        <w:t>Diffusion Possibilities of Mechanical Rice Transplanters</w:t>
      </w:r>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23451B22" w14:textId="2D2EA804" w:rsidR="00543295" w:rsidRDefault="00543295" w:rsidP="00EB1651"/>
    <w:p w14:paraId="71F071EC" w14:textId="304F6E16" w:rsidR="00543295" w:rsidRDefault="00543295" w:rsidP="00EB1651"/>
    <w:bookmarkEnd w:id="13"/>
    <w:p w14:paraId="723F0580" w14:textId="76C2F296" w:rsidR="00543295" w:rsidRDefault="00543295" w:rsidP="00EB1651"/>
    <w:p w14:paraId="537B7B29" w14:textId="4330AEEF" w:rsidR="000C45A5" w:rsidRDefault="000C45A5" w:rsidP="00EB1651"/>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2AD7E820" w:rsidR="00182462" w:rsidRDefault="00182462" w:rsidP="000C45A5">
      <w:pPr>
        <w:rPr>
          <w:color w:val="FF0000"/>
        </w:rPr>
      </w:pPr>
    </w:p>
    <w:p w14:paraId="37F0CB4C" w14:textId="2BB3FAE0" w:rsidR="002777F8" w:rsidRDefault="002777F8" w:rsidP="000C45A5">
      <w:pPr>
        <w:rPr>
          <w:color w:val="FF0000"/>
        </w:rPr>
      </w:pPr>
    </w:p>
    <w:p w14:paraId="32AC3C2B" w14:textId="148CFA77" w:rsidR="002777F8" w:rsidRDefault="002777F8" w:rsidP="000C45A5">
      <w:pPr>
        <w:rPr>
          <w:color w:val="FF0000"/>
        </w:rPr>
      </w:pPr>
    </w:p>
    <w:p w14:paraId="7F716D96" w14:textId="3D8602D6" w:rsidR="002777F8" w:rsidRDefault="002777F8" w:rsidP="000C45A5">
      <w:pPr>
        <w:rPr>
          <w:color w:val="FF0000"/>
        </w:rPr>
      </w:pPr>
    </w:p>
    <w:p w14:paraId="5927A295" w14:textId="60951BF9" w:rsidR="002777F8" w:rsidRDefault="002777F8" w:rsidP="000C45A5">
      <w:pPr>
        <w:rPr>
          <w:color w:val="FF0000"/>
        </w:rPr>
      </w:pPr>
    </w:p>
    <w:p w14:paraId="535F043C" w14:textId="7F325765" w:rsidR="002777F8" w:rsidRDefault="002777F8" w:rsidP="000C45A5">
      <w:pPr>
        <w:rPr>
          <w:color w:val="FF0000"/>
        </w:rPr>
      </w:pPr>
    </w:p>
    <w:p w14:paraId="494FC995" w14:textId="14F537C4" w:rsidR="002777F8" w:rsidRDefault="002777F8" w:rsidP="000C45A5">
      <w:pPr>
        <w:rPr>
          <w:color w:val="FF0000"/>
        </w:rPr>
      </w:pPr>
    </w:p>
    <w:p w14:paraId="1E691D7E" w14:textId="419D2298" w:rsidR="002777F8" w:rsidRDefault="002777F8" w:rsidP="000C45A5">
      <w:pPr>
        <w:rPr>
          <w:color w:val="FF0000"/>
        </w:rPr>
      </w:pPr>
    </w:p>
    <w:p w14:paraId="4445076C" w14:textId="77777777" w:rsidR="002777F8" w:rsidRDefault="002777F8"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lastRenderedPageBreak/>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t>Burma, one to four seedlings are transplanted</w:t>
      </w:r>
    </w:p>
    <w:p w14:paraId="377B2888" w14:textId="77777777" w:rsidR="004B19E2" w:rsidRDefault="004B19E2" w:rsidP="004B19E2">
      <w:r>
        <w:t>per hill, in Sri Lanka only one seedling is</w:t>
      </w:r>
    </w:p>
    <w:p w14:paraId="0ACEAF78" w14:textId="77777777" w:rsidR="004B19E2" w:rsidRDefault="004B19E2" w:rsidP="004B19E2">
      <w:r>
        <w:t>used. Usually, 5 to 7 seedlings are</w:t>
      </w:r>
    </w:p>
    <w:p w14:paraId="362E3BB4" w14:textId="77777777" w:rsidR="004B19E2" w:rsidRDefault="004B19E2" w:rsidP="004B19E2">
      <w:r>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w:t>
      </w:r>
      <w:proofErr w:type="spellStart"/>
      <w:r>
        <w:t>Hedayetullaha</w:t>
      </w:r>
      <w:proofErr w:type="spellEnd"/>
      <w:r>
        <w:t>,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proofErr w:type="spellStart"/>
      <w:r>
        <w:t>Maiti</w:t>
      </w:r>
      <w:proofErr w:type="spellEnd"/>
      <w:r>
        <w:t xml:space="preserve"> and Bhattacharya</w:t>
      </w:r>
    </w:p>
    <w:p w14:paraId="188364A4" w14:textId="77777777" w:rsidR="007B10EA" w:rsidRDefault="007B10EA" w:rsidP="007B10EA">
      <w:r>
        <w:t>(2011) and Rasool et al., (2013) who reported</w:t>
      </w:r>
    </w:p>
    <w:p w14:paraId="03B8B8BB" w14:textId="77777777" w:rsidR="007B10EA" w:rsidRDefault="007B10EA" w:rsidP="007B10EA">
      <w:r>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 xml:space="preserve">Growth and Yield of Machine Transplanted Rice </w:t>
      </w:r>
      <w:proofErr w:type="gramStart"/>
      <w:r w:rsidRPr="007B10EA">
        <w:rPr>
          <w:color w:val="FF0000"/>
        </w:rPr>
        <w:t>( Oryza</w:t>
      </w:r>
      <w:proofErr w:type="gramEnd"/>
      <w:r w:rsidRPr="007B10EA">
        <w:rPr>
          <w:color w:val="FF0000"/>
        </w:rPr>
        <w:t xml:space="preserve"> sativa L .) as Influenced by Age and Number of Seedlings</w:t>
      </w:r>
    </w:p>
    <w:p w14:paraId="743C4C39" w14:textId="77777777" w:rsidR="00A24752" w:rsidRDefault="00A24752" w:rsidP="00A24752"/>
    <w:p w14:paraId="4845203E" w14:textId="77777777" w:rsidR="00A24752" w:rsidRDefault="00A24752" w:rsidP="00A24752">
      <w:r>
        <w:t>water height. Seedling tray requirement depended on the space setting adjustment and seedlings dispensed per hill in the field. The tray requirement was reduced with higher space setting. Irrespective of space settings in the transplanter, mechanically transplanted rice produced the higher grain yield than the hand</w:t>
      </w:r>
    </w:p>
    <w:p w14:paraId="1EF2B5FB" w14:textId="77777777" w:rsidR="00A24752" w:rsidRDefault="00A24752" w:rsidP="00A24752">
      <w:r>
        <w:lastRenderedPageBreak/>
        <w:t>adjustment and seedlings dispensed per hill in the field. The tray requirement was reduced with higher space setting. Irrespective of space settings in the transplanter, mechanically transplanted rice produced the higher grain yield than the hand transplanted rice. These findings revealed that wider spacing of mechanical transplanter (30 cm) along with tender seedlings</w:t>
      </w:r>
    </w:p>
    <w:p w14:paraId="603C0E49" w14:textId="77777777" w:rsidR="00A24752" w:rsidRDefault="00A24752" w:rsidP="00A24752">
      <w:r>
        <w:t>Irrespective of space settings in the transplanter, mechanically transplanted rice produced the higher grain yield than the hand transplanted rice. These findings revealed that wider spacing of mechanical transplanter (30 cm) along with tender seedlings helped to increase the grain yield.</w:t>
      </w:r>
    </w:p>
    <w:p w14:paraId="173712EF" w14:textId="4972630C" w:rsidR="00A81059" w:rsidRDefault="00A24752" w:rsidP="00A24752">
      <w:r>
        <w:t>transplanted rice. These findings revealed that wider spacing of mechanical transplanter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 xml:space="preserve">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w:t>
      </w:r>
      <w:proofErr w:type="gramStart"/>
      <w:r>
        <w:t>seedlings</w:t>
      </w:r>
      <w:proofErr w:type="gramEnd"/>
      <w:r>
        <w:t xml:space="preserve">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t>Plant to plant spacing: Plant spacing is the major driving factors affecting productivity. The distribution of plant to plant spacing in mechanically transplanted plot is presented in Fig. 5. Transplanter was operated in three space setting (18.5, 20.0 and 21.5 cm). In actual</w:t>
      </w:r>
    </w:p>
    <w:p w14:paraId="47BD8CF5" w14:textId="77777777" w:rsidR="00882E3C" w:rsidRDefault="00882E3C" w:rsidP="00882E3C">
      <w:r>
        <w:t>Plant spacing is the major driving factors affecting productivity. The distribution of plant to plant spacing in mechanically transplanted plot is presented in Fig. 5. Transplanter was operated in three space setting (18.5, 20.0 and 21.5 cm). In actual field condition, plant spacing was not confined on the setting value due to slippage and skidding of the transplanter. Soil</w:t>
      </w:r>
    </w:p>
    <w:p w14:paraId="4DD56713" w14:textId="77777777" w:rsidR="00882E3C" w:rsidRDefault="00882E3C" w:rsidP="00882E3C">
      <w:r>
        <w:t>transplanted plot is presented in Fig. 5. Transplanter was operated in three space setting (18.5, 20.0 and 21.5 cm). In actual field condition, plant spacing was not confined on the setting value due to slippage and skidding of the transplanter. Soil settlement in puddled soils also influenced the plant to plant spacing. The distance between plants determined the tray</w:t>
      </w:r>
    </w:p>
    <w:p w14:paraId="0EE0161A" w14:textId="77777777" w:rsidR="00882E3C" w:rsidRDefault="00882E3C" w:rsidP="00882E3C">
      <w:r>
        <w:t xml:space="preserve">field condition, plant spacing was not confined on the setting value due to slippage and skidding of the transplanter. Soil settlement in puddled soils also influenced the plant to plant spacing. The </w:t>
      </w:r>
      <w:r>
        <w:lastRenderedPageBreak/>
        <w:t xml:space="preserve">distance between plants determined the tray requirement in a transplanting operation and controlled by the space setting options depending on the </w:t>
      </w:r>
      <w:proofErr w:type="gramStart"/>
      <w:r>
        <w:t>seedlings</w:t>
      </w:r>
      <w:proofErr w:type="gramEnd"/>
      <w:r>
        <w:t xml:space="preserve"> density in</w:t>
      </w:r>
    </w:p>
    <w:p w14:paraId="45BCA0E3" w14:textId="77777777" w:rsidR="00882E3C" w:rsidRDefault="00882E3C" w:rsidP="00882E3C">
      <w:r>
        <w:t xml:space="preserve">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w:t>
      </w:r>
    </w:p>
    <w:p w14:paraId="7074FC34" w14:textId="77777777" w:rsidR="00882E3C" w:rsidRDefault="00882E3C" w:rsidP="00882E3C">
      <w:r>
        <w:t xml:space="preserve">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Grain yield influenced by rice transplanter: Effect of plant spacing on grain yield: Grain yield is a function of inter play</w:t>
      </w:r>
    </w:p>
    <w:p w14:paraId="7395EBA3" w14:textId="77777777" w:rsidR="00794DE5" w:rsidRDefault="00794DE5" w:rsidP="00794DE5">
      <w:r>
        <w:t>Effect of plant spacing on grain yield: Grain yield is a function of inter play of various yield components such as number of productive tillers, spikelets panicle-1 and 1000 grain weight (</w:t>
      </w:r>
      <w:proofErr w:type="spellStart"/>
      <w:r>
        <w:t>Partha</w:t>
      </w:r>
      <w:proofErr w:type="spellEnd"/>
      <w:r>
        <w:t xml:space="preserve"> and Haque, 2011). The line to line spacing was fixed to 30 cm and plant to plant spacing can</w:t>
      </w:r>
    </w:p>
    <w:p w14:paraId="597DBF4E" w14:textId="77777777" w:rsidR="00794DE5" w:rsidRDefault="00794DE5" w:rsidP="00794DE5">
      <w:r>
        <w:t>Grain yield is a function of inter play of various yield components such as number of productive tillers, spikelets panicle-1 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w:t>
      </w:r>
    </w:p>
    <w:p w14:paraId="4820ED2D" w14:textId="77777777" w:rsidR="00794DE5" w:rsidRDefault="00794DE5" w:rsidP="00794DE5">
      <w:r>
        <w:t>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 was applied from space setting panel of the transplanter. Yield data of those plots in respect to space setting were compared</w:t>
      </w:r>
    </w:p>
    <w:p w14:paraId="3237A905" w14:textId="77777777" w:rsidR="00794DE5" w:rsidRDefault="00794DE5" w:rsidP="00794DE5">
      <w:r>
        <w:t>be varied in mechanical transplanter. During transplanting, three seedlings interval setting (18.5×30, 20×30 and 21.5×30 cm) was applied from space setting panel of the transplanter. Yield data of those plots in respect to space setting were compared with manually transplanted rice. It was observed that yield was slightly increased with the increase in plant to plant space</w:t>
      </w:r>
    </w:p>
    <w:p w14:paraId="1C5BFE35" w14:textId="77777777" w:rsidR="00794DE5" w:rsidRDefault="00794DE5" w:rsidP="00794DE5">
      <w:r>
        <w:t>was applied from space setting panel of the transplanter. Yield data of those plots in respect to space setting were compared 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w:t>
      </w:r>
    </w:p>
    <w:p w14:paraId="23B0D0AA" w14:textId="36C30B70" w:rsidR="00794DE5" w:rsidRDefault="00794DE5" w:rsidP="00794DE5">
      <w:r>
        <w:t>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 Egypt</w:t>
      </w:r>
    </w:p>
    <w:p w14:paraId="0973BAB7" w14:textId="77777777" w:rsidR="00794DE5" w:rsidRDefault="00794DE5" w:rsidP="00794DE5"/>
    <w:p w14:paraId="37CEC42A" w14:textId="77777777" w:rsidR="00794DE5" w:rsidRDefault="00794DE5" w:rsidP="00794DE5">
      <w:r>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w:t>
      </w:r>
    </w:p>
    <w:p w14:paraId="12485641" w14:textId="77777777" w:rsidR="00794DE5" w:rsidRDefault="00794DE5" w:rsidP="00794DE5">
      <w:r>
        <w:t xml:space="preserve">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w:t>
      </w:r>
    </w:p>
    <w:p w14:paraId="7C21AAAA" w14:textId="77777777" w:rsidR="00794DE5" w:rsidRDefault="00794DE5" w:rsidP="00794DE5">
      <w:r>
        <w:t xml:space="preserve">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w:t>
      </w:r>
    </w:p>
    <w:p w14:paraId="329D3EA9" w14:textId="77777777" w:rsidR="00794DE5" w:rsidRDefault="00794DE5" w:rsidP="00794DE5">
      <w:r>
        <w:t xml:space="preserve">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w:t>
      </w:r>
    </w:p>
    <w:p w14:paraId="55799975" w14:textId="77777777" w:rsidR="00794DE5" w:rsidRDefault="00794DE5" w:rsidP="00794DE5">
      <w:r>
        <w:t xml:space="preserve">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 three ages was primarily attributed to the reduction in the number of tillers. Younger seedlings could relieve the transplanting</w:t>
      </w:r>
    </w:p>
    <w:p w14:paraId="350102F5" w14:textId="77777777" w:rsidR="00794DE5" w:rsidRDefault="00794DE5" w:rsidP="00794DE5">
      <w:r>
        <w:t xml:space="preserve">yields of 3.25 t ha-1 with 12-day old seedlings than 8-, 16- and 25-day old seedlings and the yield decline of seedlings of latter 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w:t>
      </w:r>
    </w:p>
    <w:p w14:paraId="02DB4899" w14:textId="77777777" w:rsidR="00794DE5" w:rsidRDefault="00794DE5" w:rsidP="00794DE5">
      <w:r>
        <w:t xml:space="preserve">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w:t>
      </w:r>
    </w:p>
    <w:p w14:paraId="317CD606" w14:textId="77777777" w:rsidR="00794DE5" w:rsidRDefault="00794DE5" w:rsidP="00794DE5">
      <w:r>
        <w:t xml:space="preserve">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 2004).</w:t>
      </w:r>
    </w:p>
    <w:p w14:paraId="739A93A9" w14:textId="1D2B5FC1" w:rsidR="00794DE5" w:rsidRDefault="00794DE5" w:rsidP="00794DE5">
      <w:r>
        <w:t xml:space="preserve">(Yamamoto et al., 1998), and the plants’ ability to faster resumption of the rate of </w:t>
      </w:r>
      <w:proofErr w:type="spellStart"/>
      <w:r>
        <w:t>phyllochron</w:t>
      </w:r>
      <w:proofErr w:type="spellEnd"/>
      <w:r>
        <w:t xml:space="preserve"> development (Anonymous, 2004).</w:t>
      </w:r>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4"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4"/>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5"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5"/>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6"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1 Transplanters</w:t>
      </w:r>
      <w:bookmarkEnd w:id="16"/>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Paddy Transplanter Machine transplanting using rice transplanters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w:t>
      </w:r>
      <w:r>
        <w:lastRenderedPageBreak/>
        <w:t xml:space="preserve">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 xml:space="preserve">preparation for pre-germination and disease disinfection. About 3 leaf stage and </w:t>
      </w:r>
      <w:r w:rsidRPr="00463C2E">
        <w:rPr>
          <w:color w:val="FF0000"/>
        </w:rPr>
        <w:t xml:space="preserve">12 to 15cm </w:t>
      </w:r>
      <w:r>
        <w:t>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r>
        <w:rPr>
          <w:color w:val="C00000"/>
        </w:rPr>
        <w:t>Transplanters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About the transplanter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7"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7"/>
    </w:p>
    <w:p w14:paraId="59D98FA4" w14:textId="0A686644" w:rsidR="004E5B6E" w:rsidRDefault="004E5B6E" w:rsidP="004E5B6E"/>
    <w:p w14:paraId="6227F074" w14:textId="4AD9FAE5" w:rsidR="004E5B6E" w:rsidRDefault="0093741C" w:rsidP="004E5B6E">
      <w:r w:rsidRPr="0093741C">
        <w:t>However, rice transplanters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 xml:space="preserve">Techno-economic performance of 4-row </w:t>
      </w:r>
      <w:r w:rsidRPr="0093741C">
        <w:rPr>
          <w:color w:val="FF0000"/>
        </w:rPr>
        <w:lastRenderedPageBreak/>
        <w:t>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Diffusion Possibilities of Mechanical Rice Transplanters</w:t>
      </w:r>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This implies that a significant increase in paddy production can take place by wide spread adoption of mechanical transplanters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w:t>
      </w:r>
      <w:r w:rsidRPr="00A81059">
        <w:rPr>
          <w:rFonts w:ascii="Times New Roman" w:hAnsi="Times New Roman" w:cs="Times New Roman"/>
          <w:b/>
          <w:sz w:val="24"/>
          <w:szCs w:val="24"/>
        </w:rPr>
        <w:lastRenderedPageBreak/>
        <w:t>ns and lack of technical specifications available related to agronomic management options of the transplanter. Problems in nursery preparation, selecting suitable varieties and appropriate planting spaces have been reported and a trend in giving up the use of mechanical transplanter in rice cultivation has been observed. Studies on efficient use of mechanical transplanter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5E7A9214" w14:textId="77777777" w:rsidR="00A676C2" w:rsidRDefault="00A676C2" w:rsidP="00A676C2"/>
    <w:p w14:paraId="609CBCB4"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Rice transplanting using machine transplanter is technologically viable and economically feasible. But the cost of 4 rows machine transplanter is high (approximately 200000 BDT or 2500 US$) and this constrain smallholder farmers from adopting this technology. </w:t>
      </w:r>
      <w:proofErr w:type="gramStart"/>
      <w:r w:rsidRPr="00A676C2">
        <w:rPr>
          <w:rFonts w:ascii="Times New Roman" w:hAnsi="Times New Roman" w:cs="Times New Roman"/>
          <w:b/>
          <w:sz w:val="24"/>
          <w:szCs w:val="24"/>
        </w:rPr>
        <w:t>However</w:t>
      </w:r>
      <w:proofErr w:type="gramEnd"/>
      <w:r w:rsidRPr="00A676C2">
        <w:rPr>
          <w:rFonts w:ascii="Times New Roman" w:hAnsi="Times New Roman" w:cs="Times New Roman"/>
          <w:b/>
          <w:sz w:val="24"/>
          <w:szCs w:val="24"/>
        </w:rPr>
        <w:t xml:space="preserve"> some of the following measures can enhance adoption. Government may enhance the subsidy component for promoting this technology from 50 to 75 per cent so that every farmer could afford a machine transplanter and </w:t>
      </w:r>
      <w:proofErr w:type="gramStart"/>
      <w:r w:rsidRPr="00A676C2">
        <w:rPr>
          <w:rFonts w:ascii="Times New Roman" w:hAnsi="Times New Roman" w:cs="Times New Roman"/>
          <w:b/>
          <w:sz w:val="24"/>
          <w:szCs w:val="24"/>
        </w:rPr>
        <w:t>can do</w:t>
      </w:r>
      <w:proofErr w:type="gramEnd"/>
      <w:r w:rsidRPr="00A676C2">
        <w:rPr>
          <w:rFonts w:ascii="Times New Roman" w:hAnsi="Times New Roman" w:cs="Times New Roman"/>
          <w:b/>
          <w:sz w:val="24"/>
          <w:szCs w:val="24"/>
        </w:rPr>
        <w:t xml:space="preserve"> timely operations</w:t>
      </w:r>
    </w:p>
    <w:p w14:paraId="7800206D"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A676C2">
        <w:rPr>
          <w:rFonts w:ascii="Times New Roman" w:hAnsi="Times New Roman" w:cs="Times New Roman"/>
          <w:b/>
          <w:sz w:val="24"/>
          <w:szCs w:val="24"/>
        </w:rPr>
        <w:t>Also</w:t>
      </w:r>
      <w:proofErr w:type="gramEnd"/>
      <w:r w:rsidRPr="00A676C2">
        <w:rPr>
          <w:rFonts w:ascii="Times New Roman" w:hAnsi="Times New Roman" w:cs="Times New Roman"/>
          <w:b/>
          <w:sz w:val="24"/>
          <w:szCs w:val="24"/>
        </w:rPr>
        <w:t xml:space="preserve"> it enhances farm activities and agricultural machinery industries.</w:t>
      </w:r>
    </w:p>
    <w:p w14:paraId="11B31866" w14:textId="77777777" w:rsidR="000803D9" w:rsidRPr="000803D9" w:rsidRDefault="000803D9" w:rsidP="000803D9">
      <w:pPr>
        <w:spacing w:line="360" w:lineRule="auto"/>
        <w:rPr>
          <w:rFonts w:ascii="Times New Roman" w:hAnsi="Times New Roman" w:cs="Times New Roman"/>
          <w:b/>
          <w:sz w:val="24"/>
          <w:szCs w:val="24"/>
        </w:rPr>
      </w:pPr>
      <w:r w:rsidRPr="000803D9">
        <w:rPr>
          <w:rFonts w:ascii="Times New Roman" w:hAnsi="Times New Roman" w:cs="Times New Roman"/>
          <w:b/>
          <w:sz w:val="24"/>
          <w:szCs w:val="24"/>
        </w:rPr>
        <w:t>Before distributing these implements to farmers, efforts should be made to build the knowledge and skills of extension functionaries on use of these implements</w:t>
      </w:r>
    </w:p>
    <w:p w14:paraId="4142C3D1" w14:textId="24038052" w:rsidR="000803D9" w:rsidRDefault="000803D9" w:rsidP="000803D9">
      <w:pPr>
        <w:spacing w:line="360" w:lineRule="auto"/>
        <w:rPr>
          <w:rFonts w:ascii="Times New Roman" w:hAnsi="Times New Roman" w:cs="Times New Roman"/>
          <w:b/>
          <w:sz w:val="24"/>
          <w:szCs w:val="24"/>
        </w:rPr>
      </w:pPr>
    </w:p>
    <w:p w14:paraId="7C0A1AEE" w14:textId="0CC01043" w:rsidR="00966042" w:rsidRPr="000803D9" w:rsidRDefault="000803D9" w:rsidP="00B646B0">
      <w:pPr>
        <w:spacing w:line="360" w:lineRule="auto"/>
        <w:rPr>
          <w:rFonts w:ascii="Times New Roman" w:hAnsi="Times New Roman" w:cs="Times New Roman"/>
          <w:b/>
          <w:color w:val="FF0000"/>
          <w:sz w:val="24"/>
          <w:szCs w:val="24"/>
        </w:rPr>
      </w:pPr>
      <w:r w:rsidRPr="000803D9">
        <w:rPr>
          <w:color w:val="FF0000"/>
        </w:rPr>
        <w:t xml:space="preserve">Transplanting Rice Seedling Using Machine </w:t>
      </w:r>
      <w:proofErr w:type="gramStart"/>
      <w:r w:rsidRPr="000803D9">
        <w:rPr>
          <w:color w:val="FF0000"/>
        </w:rPr>
        <w:t>Transplanter :</w:t>
      </w:r>
      <w:proofErr w:type="gramEnd"/>
      <w:r w:rsidRPr="000803D9">
        <w:rPr>
          <w:color w:val="FF0000"/>
        </w:rPr>
        <w:t xml:space="preserve"> a Potential Step</w:t>
      </w:r>
    </w:p>
    <w:p w14:paraId="720718A8" w14:textId="77777777" w:rsidR="00CE6425" w:rsidRDefault="00CE6425" w:rsidP="00CE6425">
      <w:r>
        <w:t>Seedlings raising is a crucial part of mechanical transplanter. Farmers do not know how to raise seedlings suitable for mechanical</w:t>
      </w:r>
    </w:p>
    <w:p w14:paraId="1549D008" w14:textId="77777777" w:rsidR="00CE6425" w:rsidRPr="00A24752" w:rsidRDefault="00CE6425" w:rsidP="00CE6425">
      <w:pPr>
        <w:rPr>
          <w:color w:val="FF0000"/>
        </w:rPr>
      </w:pPr>
      <w:r w:rsidRPr="00A24752">
        <w:rPr>
          <w:color w:val="FF0000"/>
        </w:rPr>
        <w:t>Effect of row spacing of Rice transplanter on seedling requirement and grain yield</w:t>
      </w:r>
    </w:p>
    <w:p w14:paraId="4BBE8511" w14:textId="77777777" w:rsidR="00CE6425" w:rsidRDefault="00CE6425" w:rsidP="00CE6425"/>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bookmarkStart w:id="18" w:name="_Hlk531331801"/>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w:t>
      </w:r>
      <w:r w:rsidR="0002682C" w:rsidRPr="0002682C">
        <w:rPr>
          <w:color w:val="FF0000"/>
        </w:rPr>
        <w:lastRenderedPageBreak/>
        <w:t xml:space="preserve"> Performance of a Self-Propel</w:t>
      </w:r>
      <w:r w:rsidR="0002682C" w:rsidRPr="0002682C">
        <w:rPr>
          <w:color w:val="FF0000"/>
        </w:rPr>
        <w:lastRenderedPageBreak/>
        <w:t>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w:t>
      </w:r>
      <w:r w:rsidRPr="0002682C">
        <w:rPr>
          <w:color w:val="FF0000"/>
        </w:rPr>
        <w:lastRenderedPageBreak/>
        <w:t>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w:t>
      </w:r>
      <w:r w:rsidRPr="001B49CD">
        <w:rPr>
          <w:rFonts w:ascii="Times New Roman" w:hAnsi="Times New Roman" w:cs="Times New Roman"/>
          <w:b/>
          <w:sz w:val="24"/>
          <w:szCs w:val="24"/>
        </w:rPr>
        <w:lastRenderedPageBreak/>
        <w:t>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The seed rate naturally influences the growth of the seedlings. Thin sowing gives strong and tillered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BRRI dhan48 were transplanted in the farmer’s field by mechanical rice transplanter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in the farmer’s field by mechanical rice transplanter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w:t>
      </w:r>
      <w:r w:rsidRPr="00A24752">
        <w:rPr>
          <w:rFonts w:ascii="Times New Roman" w:hAnsi="Times New Roman" w:cs="Times New Roman"/>
          <w:b/>
          <w:sz w:val="24"/>
          <w:szCs w:val="24"/>
        </w:rPr>
        <w:lastRenderedPageBreak/>
        <w:t>orm placement of 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ate, germination and uniform placement of seed during tray preparation. Seedlings density followed increasing trend with 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xml:space="preserve">, 2016). The amount of seed used in tray preparation varied depending on the variety 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equi</w:t>
      </w:r>
      <w:r w:rsidRPr="00A24752">
        <w:rPr>
          <w:rFonts w:ascii="Times New Roman" w:hAnsi="Times New Roman" w:cs="Times New Roman"/>
          <w:b/>
          <w:sz w:val="24"/>
          <w:szCs w:val="24"/>
        </w:rPr>
        <w:lastRenderedPageBreak/>
        <w:t>rement in the field. Isla</w:t>
      </w:r>
      <w:r w:rsidRPr="00A24752">
        <w:rPr>
          <w:rFonts w:ascii="Times New Roman" w:hAnsi="Times New Roman" w:cs="Times New Roman"/>
          <w:b/>
          <w:sz w:val="24"/>
          <w:szCs w:val="24"/>
        </w:rPr>
        <w:lastRenderedPageBreak/>
        <w:t>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bookmarkEnd w:id="18"/>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9"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9"/>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w:t>
      </w:r>
      <w:r w:rsidRPr="00961A1C">
        <w:lastRenderedPageBreak/>
        <w:t>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20"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20"/>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1"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1"/>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w:t>
      </w:r>
      <w:r w:rsidRPr="00BF36C6">
        <w:rPr>
          <w:rFonts w:ascii="Times New Roman" w:hAnsi="Times New Roman" w:cs="Times New Roman"/>
          <w:sz w:val="24"/>
          <w:szCs w:val="24"/>
        </w:rPr>
        <w:lastRenderedPageBreak/>
        <w:t xml:space="preserve">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w:t>
      </w:r>
      <w:r w:rsidRPr="00DA613D">
        <w:lastRenderedPageBreak/>
        <w:t xml:space="preserve">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A1DCB50" w14:textId="77777777" w:rsidR="00817C36" w:rsidRDefault="00817C36" w:rsidP="00817C36">
      <w:r>
        <w:t>% ground covers by beaded string method</w:t>
      </w:r>
    </w:p>
    <w:p w14:paraId="19F17CC0" w14:textId="040D7131" w:rsidR="0080245B" w:rsidRDefault="00817C36" w:rsidP="00817C36">
      <w:r>
        <w:t>? % ground covers by beaded string method at weekly interval till varieties reach 100% ground cover. First reading can be sta</w:t>
      </w:r>
      <w:r>
        <w:lastRenderedPageBreak/>
        <w:t xml:space="preserve">rted at 12-15 DAS. For this, you have to make 20 knots at equal distance (10-cm apart). </w:t>
      </w:r>
      <w:proofErr w:type="gramStart"/>
      <w:r>
        <w:t>So</w:t>
      </w:r>
      <w:proofErr w:type="gramEnd"/>
      <w:r>
        <w:t xml:space="preserve"> the string will be 2-</w:t>
      </w:r>
      <w:r>
        <w:lastRenderedPageBreak/>
        <w:t>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31DACB45" w:rsidR="00237461" w:rsidRDefault="00237461"/>
    <w:p w14:paraId="31B4DBD3" w14:textId="02620B9E" w:rsidR="00657DFA" w:rsidRDefault="00657DFA"/>
    <w:p w14:paraId="06645756" w14:textId="527734CB" w:rsidR="00657DFA" w:rsidRDefault="00657DFA"/>
    <w:p w14:paraId="42312335" w14:textId="72208024" w:rsidR="00657DFA" w:rsidRDefault="00657DFA"/>
    <w:p w14:paraId="63E0E7C0" w14:textId="4627A88F" w:rsidR="00657DFA" w:rsidRDefault="00657DFA"/>
    <w:p w14:paraId="7A7A60CB" w14:textId="43E04CB3" w:rsidR="00657DFA" w:rsidRDefault="00657DFA"/>
    <w:p w14:paraId="0EEB39BC" w14:textId="71129871" w:rsidR="00657DFA" w:rsidRDefault="00657DFA"/>
    <w:p w14:paraId="716F1B43" w14:textId="4E75CF0D" w:rsidR="00657DFA" w:rsidRDefault="00657DFA"/>
    <w:p w14:paraId="18950D5A" w14:textId="292DF131" w:rsidR="00657DFA" w:rsidRDefault="00657DFA"/>
    <w:p w14:paraId="27AF872E" w14:textId="77777777" w:rsidR="00657DFA" w:rsidRDefault="00657DFA" w:rsidP="00657DFA">
      <w:pPr>
        <w:widowControl w:val="0"/>
        <w:autoSpaceDE w:val="0"/>
        <w:autoSpaceDN w:val="0"/>
        <w:adjustRightInd w:val="0"/>
        <w:spacing w:line="240" w:lineRule="auto"/>
        <w:ind w:left="480" w:hanging="480"/>
      </w:pPr>
    </w:p>
    <w:p w14:paraId="56490B8D" w14:textId="77777777" w:rsidR="00657DFA" w:rsidRDefault="00657DFA" w:rsidP="00657DFA">
      <w:pPr>
        <w:widowControl w:val="0"/>
        <w:autoSpaceDE w:val="0"/>
        <w:autoSpaceDN w:val="0"/>
        <w:adjustRightInd w:val="0"/>
        <w:spacing w:line="240" w:lineRule="auto"/>
        <w:ind w:left="480" w:hanging="480"/>
      </w:pPr>
    </w:p>
    <w:p w14:paraId="64F3B488" w14:textId="77777777" w:rsidR="00657DFA" w:rsidRDefault="00657DFA" w:rsidP="00657DFA">
      <w:pPr>
        <w:widowControl w:val="0"/>
        <w:autoSpaceDE w:val="0"/>
        <w:autoSpaceDN w:val="0"/>
        <w:adjustRightInd w:val="0"/>
        <w:spacing w:line="240" w:lineRule="auto"/>
        <w:ind w:left="480" w:hanging="480"/>
      </w:pPr>
    </w:p>
    <w:p w14:paraId="4E9359CA" w14:textId="7FE1831E" w:rsidR="00FE1D94" w:rsidRPr="00FE1D94" w:rsidRDefault="00657DFA" w:rsidP="00FE1D9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FE1D94" w:rsidRPr="00FE1D94">
        <w:rPr>
          <w:rFonts w:ascii="Calibri" w:hAnsi="Calibri" w:cs="Calibri"/>
          <w:noProof/>
          <w:szCs w:val="24"/>
        </w:rPr>
        <w:t>Akbar, N., Jabran, K., Habib, T., 2007. Comparison of different Planting Methods for Optimization of plant population of fine rice ( Oryza sativa L .) in Punjab (Parkistan) 44, 597–599.</w:t>
      </w:r>
    </w:p>
    <w:p w14:paraId="05E86CE2"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Alizadeh, M.R., Yadollahinia, A.R., Rahimi-AjdadiI, F., 2011. Techno-Economic Performance of a Self-Propelled Rice Transplanter and Comparison with Hand Transplanting for Hybrid Rice Variety 5, 27–30.</w:t>
      </w:r>
    </w:p>
    <w:p w14:paraId="40A5CD0E"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Baloch, A.W., Soomro, A.M., Javed, M. a., Ahmed, M., Bughio, H.R., Bughio, M.S., Mastoi, .N. N., 2002. Optimum Plant Density for High Yield in Rice (Oryza sativa L.). Asian J. Plant Sci. 1, 25–27. https://doi.org/10.3923/ajps.2002.25.27</w:t>
      </w:r>
    </w:p>
    <w:p w14:paraId="33B85958"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Bandara, R.M.U.S., Silva, Y.M.S.H.I.U. De, Dissanayaka, H.M.M.K.K.H., 2017. Rice Varieties Suitable for Machine Transplanting in Rajanganaya. Open. Minds Res. Sustain. Dev. 407–409.</w:t>
      </w:r>
    </w:p>
    <w:p w14:paraId="424854D8"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CBSL, 2018. Economics and Social Statistics of Sri Lanka.</w:t>
      </w:r>
    </w:p>
    <w:p w14:paraId="6BEBAE12"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CBSL, 2017. National Output, Expenditure and Income.</w:t>
      </w:r>
    </w:p>
    <w:p w14:paraId="4B81CCF1"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Columbia, B., Division, A., 2013. Tray Soil Management in Raising Seedlings for Rice Transplanter 7, 2481–2489.</w:t>
      </w:r>
    </w:p>
    <w:p w14:paraId="4DA022AD"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Das, F.C., 2012. Status and prospects of mechanization in rice. Rice Knowl. Manag. P ortal,</w:t>
      </w:r>
      <w:r w:rsidRPr="00FE1D94">
        <w:rPr>
          <w:rFonts w:ascii="Cambria Math" w:hAnsi="Cambria Math" w:cs="Cambria Math"/>
          <w:noProof/>
          <w:szCs w:val="24"/>
        </w:rPr>
        <w:t>〈</w:t>
      </w:r>
      <w:r w:rsidRPr="00FE1D94">
        <w:rPr>
          <w:rFonts w:ascii="Calibri" w:hAnsi="Calibri" w:cs="Calibri"/>
          <w:noProof/>
          <w:szCs w:val="24"/>
        </w:rPr>
        <w:t xml:space="preserve"> http//www. rkmp. co. 753006, 1–24.</w:t>
      </w:r>
    </w:p>
    <w:p w14:paraId="135F1A9F"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Department of census and statistics, 2016. Paddy statistics 2015/2016 Maha season.</w:t>
      </w:r>
    </w:p>
    <w:p w14:paraId="428CFC16"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Desai, K.S., 2012. Development and Performance Testing of Two Row Paddy Transplanter. College of Agricultural Engineering and Technology.</w:t>
      </w:r>
    </w:p>
    <w:p w14:paraId="35AFA5EB"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Deseo, N., 2012. Early Vigor Traits in Selected Upland and Rainfed Lowland Rice (Oryza sativa L.) Genotypes.</w:t>
      </w:r>
    </w:p>
    <w:p w14:paraId="2E7CFE9D"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Dhanapala, M.P., 2000. Bridging the Rice Yield gap in Sri Lanka, in: Papademetriou, M.K., Dent, F.J.,</w:t>
      </w:r>
      <w:r w:rsidRPr="00FE1D94">
        <w:rPr>
          <w:rFonts w:ascii="Calibri" w:hAnsi="Calibri" w:cs="Calibri"/>
          <w:noProof/>
          <w:szCs w:val="24"/>
        </w:rPr>
        <w:lastRenderedPageBreak/>
        <w:t xml:space="preserve"> Herath, E.M. (Eds.), Bridging the Rice Yield Gap in the Asia Pacific Region. FAO, Bangkok, Thailand, pp. 135–146.</w:t>
      </w:r>
    </w:p>
    <w:p w14:paraId="0C40A980"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Dushani, A.L., Sandika, S.N., 2009. Growth Performance of Rice Sector : the Present Scenario in Sri Lanka. Trop. Agric. Res. Ext. 12, 71–76.</w:t>
      </w:r>
    </w:p>
    <w:p w14:paraId="27B34C86"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248B6CED"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Farooq, U., Sheikh, A.D., Iqbal, M., Bashir, A., Anwar, Z., 2001. Diffusion Possibilities of Mechanical Rice Transplanters. Int. J. Agric. Biol. 17–20.</w:t>
      </w:r>
    </w:p>
    <w:p w14:paraId="13DE7513"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Gaikwad, P.B., Shahare, P.U., Pathak, S. V, Aware, V. V, 2015. Development and performance evaluation of four row self propelled paddy transplanter. Int. J. Agric. Eng. 8, 9–14. https://doi.org/10.15740/HAS/IJAE/8.1/9-14</w:t>
      </w:r>
    </w:p>
    <w:p w14:paraId="583E1D7D"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61FE181A"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Hassan Akhgari, 2011. Assessment of direct seeded and transplanting methods of rice cultivars in the northern part of Iran. African J. Agric. Reseearch 6. https://doi.org/10.5897/AJAR11.973</w:t>
      </w:r>
    </w:p>
    <w:p w14:paraId="6BEF9986"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Hayleys empowers greater productivity via mechanised rice transplanter | FT Online [WWW Document], 2013. URL http://www.ft.lk/agriculture/hayleys-empowers-greater-productivity-via-mechanised-rice-transplanter/31-188536 (accessed 12.1.18).</w:t>
      </w:r>
    </w:p>
    <w:p w14:paraId="61E1A216"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Henegedara GM, 2002</w:t>
      </w:r>
      <w:r w:rsidRPr="00FE1D94">
        <w:rPr>
          <w:rFonts w:ascii="Calibri" w:hAnsi="Calibri" w:cs="Calibri"/>
          <w:noProof/>
          <w:szCs w:val="24"/>
        </w:rPr>
        <w:lastRenderedPageBreak/>
        <w:t>. Agricultural Policy reforms in paddy sector in Sri Lanka. An over view. Sri Lankan, J. Agrar. Stud. 10, 26–34.</w:t>
      </w:r>
    </w:p>
    <w:p w14:paraId="2814224D"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Hill, J.E., Bochchi, S., Clampet, W.S., Bayen, D.E., 1990. Direct seeded rice in the temperate climates of Australia, Italy and the United Satates, in: Direct Seeded Flooded Rice in the Tropics. IRRI, Seoul,Korea, pp. 91–102.</w:t>
      </w:r>
    </w:p>
    <w:p w14:paraId="2774A490"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Himeda, M., 1994. Cultivation technique of rice nurseling seeding: Review of research papers and its future implementation. Agric. Hortic. 69, 679–683, 791–796.</w:t>
      </w:r>
    </w:p>
    <w:p w14:paraId="40D9F1D1"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Hossain, M.F., Sallam, M.A., Uddin, M.R., Pervez, Z., Sarkar, M.A.R., 2002. A Comparative Study of Direct Seeding Versus Transplnting Method on Yield of Aus Rice. J. Agron. 1, 86–88.</w:t>
      </w:r>
    </w:p>
    <w:p w14:paraId="041EC009"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Illangakoon, T.K., Piyasiri, C.H., Kumar, V., 2017. Impact of varieties, spacing and seedling management on growth and yield of mechanicaly transplanted rice 112–128.</w:t>
      </w:r>
    </w:p>
    <w:p w14:paraId="2AB9DC55"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Iqbal, M.F., Hussain, M., Rasheed, A., 2017. Direct seeded rice: purely a site specific technology. Int. J. Adv. Res. Biol. Sci. 4, 53–57. https://doi.org/10.22192/ijarbs</w:t>
      </w:r>
    </w:p>
    <w:p w14:paraId="37467229"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IRRI, 2007. Rice Production Manual 14.</w:t>
      </w:r>
    </w:p>
    <w:p w14:paraId="24965B19"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IRRI Rice Knowledge Bank, 2018. Direct seeding - IRRI Rice Knowledge Bank [WWW Document]. URL http://www.knowledgebank.irri.org/step-by-step-production/growth/planting/direct-seeding#wet-direct-seeding (accessed 11.28.18).</w:t>
      </w:r>
    </w:p>
    <w:p w14:paraId="37319D82"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Islam, A., Rahman, M., Rahman, A., Islam, M., Rahman, M., 2016. Techno-economic performance of 4-row self-propelled mechanical rice transplanter at farmers field in Bangladesh. Progress. Agric. 27, 369. https://doi.org/10.3329/pa.v27i3.30834</w:t>
      </w:r>
    </w:p>
    <w:p w14:paraId="05744C63"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Islam, A.K.M.S., Islam, M.T., Rabbani, M.A., Rahman, M.A., Ziaur Rahman, A.B.M., 2015. Commercial mechanical rice transplanting under public private partnership in Bangladesh. J. Biosci. Agric. Res. 6, 501–511. https://doi.org/10.18801/jbar.060115.60</w:t>
      </w:r>
    </w:p>
    <w:p w14:paraId="59A3225E"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Islam, A.K.M.S., Khan, M.A.I., 2017. Effect of row spacing of Rice transplanter on seedling requirement and grain yield. Int. J. Sci. Technol. 44, 2562–2573.</w:t>
      </w:r>
    </w:p>
    <w:p w14:paraId="626A5706"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Lal, M., Roy, R.K., 1996. Effect of nursery seeding density and fertilizer on seedling growth a</w:t>
      </w:r>
      <w:r w:rsidRPr="00FE1D94">
        <w:rPr>
          <w:rFonts w:ascii="Calibri" w:hAnsi="Calibri" w:cs="Calibri"/>
          <w:noProof/>
          <w:szCs w:val="24"/>
        </w:rPr>
        <w:lastRenderedPageBreak/>
        <w:t>nd yeild of rice (Oryza sativa). Int. J. Agron. 41, 642–644.</w:t>
      </w:r>
    </w:p>
    <w:p w14:paraId="24996A15"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Louisiana, A., 2009. Plant materials technical note no. 11. Tech. Notes.</w:t>
      </w:r>
    </w:p>
    <w:p w14:paraId="2C87667F"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Mabbayad, B.B. and, Bordo, R.A.O., 1971. Transplanting vs. direct seeding. World Farming 13, 6–7.</w:t>
      </w:r>
    </w:p>
    <w:p w14:paraId="6173D8D2"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Mahbubur Rashid, M., Ahmed, A., Ul Kabir, A., 2015. Transplanting Rice Seedling Using Machine Transplanter: a Potential Step for Mechanization in Agriculture.</w:t>
      </w:r>
    </w:p>
    <w:p w14:paraId="3451E374"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Manjappa, K., Kataraki, N.G., 2004. Use of Drum Seeder and Transplanter for Increasing Rice Profitability 17.</w:t>
      </w:r>
    </w:p>
    <w:p w14:paraId="448FB9F3"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Marambe, B., 2009. WEEDY RICE: EVOLUTION, THREATS, AND MANAGEMENT B. Marambe Department of Crop Science, Faculty of Agriculture, University of Peradeniya, Sri Lanka. Trop. Agric. 157, 0–15.</w:t>
      </w:r>
    </w:p>
    <w:p w14:paraId="58DD6CD4"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Oparka, K.J., Gates, P.J., 1982. (Oryza sativa 43, 108–109.</w:t>
      </w:r>
    </w:p>
    <w:p w14:paraId="41A4DAC8"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6C69F55B"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Pandey, S., Mortimer, M., Wade, L., Tuong, T.</w:t>
      </w:r>
      <w:r w:rsidRPr="00FE1D94">
        <w:rPr>
          <w:rFonts w:ascii="Calibri" w:hAnsi="Calibri" w:cs="Calibri"/>
          <w:noProof/>
          <w:szCs w:val="24"/>
        </w:rPr>
        <w:lastRenderedPageBreak/>
        <w:t>P., Lopez, K., Hardy, B., 2000. Direct seeding:research issues and opportunities. Proc. Int. Work. direct seeding Asian rice Syst. Res. issues Oppor. Work. direct seeding Asian rice Syst. Res. issues Oppor. 383.</w:t>
      </w:r>
    </w:p>
    <w:p w14:paraId="37F6A7EF"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Pathinayake, B.D., Nugaliyadde, L., Sandanayake, C.A., 1990. Direct Seeding practices for Rice in Sri Lanka, in: Direct Seeded Flooded Rice in the Tropics. IRRI, Seoul,Korea, pp. 77–90.</w:t>
      </w:r>
    </w:p>
    <w:p w14:paraId="0C9549AE"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Pradhan, S., Mohanty, S.K., 2014. Ergo-Economical Analysis of Different Paddy Transplanting Operations in Eastern India. IOSR J. Agric. Vet. Sci. 6, 2319–2372.</w:t>
      </w:r>
    </w:p>
    <w:p w14:paraId="5638411F"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Rajapakse, S., Shivanthan, M.C., Selvarajah, M., 2016. Chronic kidney disease of unknown etiology in Sri Lanka. Int. J. Occup. Environ. Health 22, 259–264. https://doi.org/10.1080/10773525.2016.1203097</w:t>
      </w:r>
    </w:p>
    <w:p w14:paraId="472722D8"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Rani, T.S., Jayakiran, K., 2010. Evaluation of different planting techniques for economic feasibility in rice. Electron. J. Environ. Agric. Food Chem. 9(1), 150–153.</w:t>
      </w:r>
    </w:p>
    <w:p w14:paraId="4370977A"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Rice Research &amp; Development Institute Bathalagoda, 2017. Rice Cultivation [WWW Document]. URL http://doa.gov.lk/rrdi/index.php/en/crop/42-crop-rice-cultivation (accessed 8.28.18).</w:t>
      </w:r>
    </w:p>
    <w:p w14:paraId="51700972"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Rickman, J.F., Mussgnug, F., Khanda, C.M., Satpathy, S.D., Parida, N., Singla, K., Kumar, V., Banik, N.C., Iftikar, W., Mishra, A., Sudhir-Yadav, Kumar, V., Malik, R., McDonald, A., 2015. Operational manual for mechanical trans</w:t>
      </w:r>
      <w:r w:rsidRPr="00FE1D94">
        <w:rPr>
          <w:rFonts w:ascii="Calibri" w:hAnsi="Calibri" w:cs="Calibri"/>
          <w:noProof/>
          <w:szCs w:val="24"/>
        </w:rPr>
        <w:lastRenderedPageBreak/>
        <w:t>planting of rice 18 pages.</w:t>
      </w:r>
    </w:p>
    <w:p w14:paraId="52274A5B"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Sarwar, N., Ali, H., Maqsood, M., Ahmad, A., Ullah, E., Khaliq, T., Hill, J.E., 2014. Influence of Nursery Management and Seedling Age on Growth and Economic Performance of Fine Rice. J. Plant Nutr. 37, 1287–1303. https://doi.org/10.1080/01904167.2014.881490</w:t>
      </w:r>
    </w:p>
    <w:p w14:paraId="485C6D22"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Septiningsih, E.M., Prasetiyono, J., Lubis, E., T</w:t>
      </w:r>
      <w:r w:rsidRPr="00FE1D94">
        <w:rPr>
          <w:rFonts w:ascii="Calibri" w:hAnsi="Calibri" w:cs="Calibri"/>
          <w:noProof/>
          <w:szCs w:val="24"/>
        </w:rPr>
        <w:lastRenderedPageBreak/>
        <w: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1CD396A8"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7C4774AF"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Singh, K.N., Hassan, B., Kanday, B.A., Bhat, A.K., 2005. Effect of nursery fertilization on seedling growth and yield of rice. Indian J. Agron. 50, 187–189.</w:t>
      </w:r>
    </w:p>
    <w:p w14:paraId="5C544C9E"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Sin</w:t>
      </w:r>
      <w:r w:rsidRPr="00FE1D94">
        <w:rPr>
          <w:rFonts w:ascii="Calibri" w:hAnsi="Calibri" w:cs="Calibri"/>
          <w:noProof/>
          <w:szCs w:val="24"/>
        </w:rPr>
        <w:lastRenderedPageBreak/>
        <w:t>gh, R.K., Pande, R.S., Namdeo, N.K., 1981. Response of Ratna to mathods of planting and nitrogen levels.Oryza. F. Crop. Res. 18, 182–183.</w:t>
      </w:r>
    </w:p>
    <w:p w14:paraId="290C2ABB"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Sri Lanka raises rice productivity with Korean technology [WWW Document], 2016. URL https://economynext.com/Sri_Lanka_raises_rice_productivity_with_Korean_technology-3-5503.html (accessed 11.30.18).</w:t>
      </w:r>
    </w:p>
    <w:p w14:paraId="52D01FE6"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Sri Lanka World Bank Group, 2008. Appendix 6 : Sri Lanka.</w:t>
      </w:r>
    </w:p>
    <w:p w14:paraId="15649DD6"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Tekrony, D.M., Egli, D.B., 1991. Relationship of seed vigour to crop yield. A Rev. Crop Sci. 31, 816–822.</w:t>
      </w:r>
    </w:p>
    <w:p w14:paraId="5007E811"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szCs w:val="24"/>
        </w:rPr>
      </w:pPr>
      <w:r w:rsidRPr="00FE1D94">
        <w:rPr>
          <w:rFonts w:ascii="Calibri" w:hAnsi="Calibri" w:cs="Calibri"/>
          <w:noProof/>
          <w:szCs w:val="24"/>
        </w:rPr>
        <w:t>The importance of rice in Sri Lanka | Blue Lanka [WWW Document], 2018. URL https://www.bluelankatours.com/blog/the-importance-of-rice-in-sri-lanka (accessed 12.1.18).</w:t>
      </w:r>
    </w:p>
    <w:p w14:paraId="5A5EBF66" w14:textId="77777777" w:rsidR="00FE1D94" w:rsidRPr="00FE1D94" w:rsidRDefault="00FE1D94" w:rsidP="00FE1D94">
      <w:pPr>
        <w:widowControl w:val="0"/>
        <w:autoSpaceDE w:val="0"/>
        <w:autoSpaceDN w:val="0"/>
        <w:adjustRightInd w:val="0"/>
        <w:spacing w:line="240" w:lineRule="auto"/>
        <w:ind w:left="480" w:hanging="480"/>
        <w:rPr>
          <w:rFonts w:ascii="Calibri" w:hAnsi="Calibri" w:cs="Calibri"/>
          <w:noProof/>
        </w:rPr>
      </w:pPr>
      <w:r w:rsidRPr="00FE1D94">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628AA0D1" w14:textId="7461B5B9" w:rsidR="00657DFA" w:rsidRDefault="00657DFA">
      <w:r>
        <w:fldChar w:fldCharType="end"/>
      </w:r>
    </w:p>
    <w:p w14:paraId="63855EC2" w14:textId="0E912FB1" w:rsidR="00657DFA" w:rsidRDefault="00657DFA"/>
    <w:p w14:paraId="72DF4C66" w14:textId="7B82E09C" w:rsidR="00657DFA" w:rsidRDefault="00657DFA"/>
    <w:p w14:paraId="66EFAEBD" w14:textId="140F826C" w:rsidR="00657DFA" w:rsidRDefault="00657DFA"/>
    <w:p w14:paraId="320B2315" w14:textId="704D98CB" w:rsidR="00657DFA" w:rsidRDefault="00657DFA"/>
    <w:p w14:paraId="6BEB9E7A" w14:textId="492B9C8A" w:rsidR="00657DFA" w:rsidRDefault="00657DFA"/>
    <w:p w14:paraId="29213B77" w14:textId="7AF31C31" w:rsidR="00657DFA" w:rsidRDefault="00657DFA"/>
    <w:p w14:paraId="5B8D8D71" w14:textId="60781BD0" w:rsidR="00657DFA" w:rsidRDefault="00657DFA"/>
    <w:p w14:paraId="7ACFECC0" w14:textId="15BA7B10" w:rsidR="00657DFA" w:rsidRDefault="00657DFA"/>
    <w:p w14:paraId="2E0FCB49" w14:textId="2EF68B62" w:rsidR="00657DFA" w:rsidRDefault="00657DFA"/>
    <w:p w14:paraId="434DFC9A" w14:textId="21E07D29" w:rsidR="00657DFA" w:rsidRDefault="00657DFA"/>
    <w:p w14:paraId="3C2E3FDF" w14:textId="55552DC5" w:rsidR="00657DFA" w:rsidRDefault="00657DFA"/>
    <w:p w14:paraId="3FC9BDA7" w14:textId="397D7667" w:rsidR="00657DFA" w:rsidRDefault="00657DFA"/>
    <w:p w14:paraId="1D3412E1" w14:textId="71C503D3" w:rsidR="00657DFA" w:rsidRDefault="00657DFA"/>
    <w:p w14:paraId="2E30976F" w14:textId="192E58D0" w:rsidR="00657DFA" w:rsidRDefault="00657DFA"/>
    <w:p w14:paraId="2211F516" w14:textId="25F41872" w:rsidR="00657DFA" w:rsidRDefault="00657DFA"/>
    <w:p w14:paraId="205AA3E2" w14:textId="504DE01B" w:rsidR="00657DFA" w:rsidRDefault="00657DFA"/>
    <w:p w14:paraId="569B3ED4" w14:textId="1CC62EBF" w:rsidR="00657DFA" w:rsidRDefault="00657DFA"/>
    <w:p w14:paraId="79FC2628" w14:textId="5950C564" w:rsidR="00657DFA" w:rsidRDefault="00657DFA"/>
    <w:p w14:paraId="0AB166B9" w14:textId="52BE6F11" w:rsidR="00657DFA" w:rsidRDefault="00657DFA"/>
    <w:p w14:paraId="6EB7D14A" w14:textId="1CE4F63A" w:rsidR="00657DFA" w:rsidRDefault="00657DFA"/>
    <w:p w14:paraId="16C6C9BE" w14:textId="63363A1D" w:rsidR="00657DFA" w:rsidRDefault="00657DFA"/>
    <w:p w14:paraId="32605E4D" w14:textId="360E7BCD" w:rsidR="00657DFA" w:rsidRDefault="00657DFA"/>
    <w:p w14:paraId="64B03A6B" w14:textId="57BDF7A2" w:rsidR="00657DFA" w:rsidRDefault="00657DFA"/>
    <w:p w14:paraId="2DD1D6BF" w14:textId="66282F82" w:rsidR="00657DFA" w:rsidRDefault="00657DFA"/>
    <w:p w14:paraId="2EB36B10" w14:textId="341F20AD" w:rsidR="00657DFA" w:rsidRDefault="00657DFA"/>
    <w:p w14:paraId="29355ADA" w14:textId="7EEB140A" w:rsidR="00657DFA" w:rsidRDefault="00657DFA"/>
    <w:p w14:paraId="1B6CC257" w14:textId="36683D14" w:rsidR="00657DFA" w:rsidRDefault="00657DFA"/>
    <w:p w14:paraId="57FBE7F4" w14:textId="75FE649D" w:rsidR="00657DFA" w:rsidRDefault="00657DFA"/>
    <w:p w14:paraId="3B66C73B" w14:textId="70F6075C" w:rsidR="00657DFA" w:rsidRDefault="00657DFA"/>
    <w:p w14:paraId="298547F7" w14:textId="792685CD" w:rsidR="00657DFA" w:rsidRDefault="00657DFA"/>
    <w:p w14:paraId="55E7F6B8" w14:textId="3EF0C464" w:rsidR="00657DFA" w:rsidRDefault="00657DFA"/>
    <w:p w14:paraId="35AAF81C" w14:textId="7AFD2475" w:rsidR="00657DFA" w:rsidRDefault="00657DFA"/>
    <w:p w14:paraId="5C6C97FC" w14:textId="4D0F8593" w:rsidR="00657DFA" w:rsidRDefault="00657DFA"/>
    <w:p w14:paraId="678428E0" w14:textId="5420F65C" w:rsidR="00657DFA" w:rsidRDefault="00657DFA"/>
    <w:p w14:paraId="0F981139" w14:textId="57D97D77" w:rsidR="00657DFA" w:rsidRDefault="00657DFA"/>
    <w:p w14:paraId="4DAF1C31" w14:textId="51D95519" w:rsidR="00657DFA" w:rsidRDefault="00657DFA"/>
    <w:p w14:paraId="19A27CFF" w14:textId="09A1FF1C" w:rsidR="00657DFA" w:rsidRDefault="00657DFA"/>
    <w:p w14:paraId="26C478B1" w14:textId="77777777" w:rsidR="00657DFA" w:rsidRDefault="00657DFA"/>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C3045B" w:rsidRDefault="00C3045B" w:rsidP="00244516">
                            <w:r>
                              <w:t>These experiments were conducted at the Rice Research and</w:t>
                            </w:r>
                          </w:p>
                          <w:p w14:paraId="0C465D6A" w14:textId="5F4EF883" w:rsidR="00C3045B" w:rsidRDefault="00C3045B"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C3045B" w:rsidRDefault="00C3045B" w:rsidP="00244516">
                      <w:r>
                        <w:t>These experiments were conducted at the Rice Research and</w:t>
                      </w:r>
                    </w:p>
                    <w:p w14:paraId="0C465D6A" w14:textId="5F4EF883" w:rsidR="00C3045B" w:rsidRDefault="00C3045B"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014CB4AA" w:rsidR="007D0702" w:rsidRDefault="007D0702" w:rsidP="000B3E51">
      <w:pPr>
        <w:widowControl w:val="0"/>
        <w:autoSpaceDE w:val="0"/>
        <w:autoSpaceDN w:val="0"/>
        <w:adjustRightInd w:val="0"/>
        <w:spacing w:line="240" w:lineRule="auto"/>
        <w:ind w:left="480" w:hanging="480"/>
      </w:pPr>
    </w:p>
    <w:p w14:paraId="76BB968D" w14:textId="158B934A" w:rsidR="006F6D54" w:rsidRDefault="006F6D54" w:rsidP="000B3E51">
      <w:pPr>
        <w:widowControl w:val="0"/>
        <w:autoSpaceDE w:val="0"/>
        <w:autoSpaceDN w:val="0"/>
        <w:adjustRightInd w:val="0"/>
        <w:spacing w:line="240" w:lineRule="auto"/>
        <w:ind w:left="480" w:hanging="480"/>
      </w:pPr>
    </w:p>
    <w:p w14:paraId="269E4AD6" w14:textId="21A9BC20" w:rsidR="006F6D54" w:rsidRDefault="006F6D54" w:rsidP="000B3E51">
      <w:pPr>
        <w:widowControl w:val="0"/>
        <w:autoSpaceDE w:val="0"/>
        <w:autoSpaceDN w:val="0"/>
        <w:adjustRightInd w:val="0"/>
        <w:spacing w:line="240" w:lineRule="auto"/>
        <w:ind w:left="480" w:hanging="480"/>
      </w:pPr>
    </w:p>
    <w:p w14:paraId="07A2DCF0" w14:textId="0E029757" w:rsidR="006F6D54" w:rsidRDefault="006F6D54" w:rsidP="000B3E51">
      <w:pPr>
        <w:widowControl w:val="0"/>
        <w:autoSpaceDE w:val="0"/>
        <w:autoSpaceDN w:val="0"/>
        <w:adjustRightInd w:val="0"/>
        <w:spacing w:line="240" w:lineRule="auto"/>
        <w:ind w:left="480" w:hanging="480"/>
      </w:pPr>
    </w:p>
    <w:p w14:paraId="1474A845" w14:textId="77777777" w:rsidR="006F6D54" w:rsidRDefault="006F6D54" w:rsidP="000B3E51">
      <w:pPr>
        <w:widowControl w:val="0"/>
        <w:autoSpaceDE w:val="0"/>
        <w:autoSpaceDN w:val="0"/>
        <w:adjustRightInd w:val="0"/>
        <w:spacing w:line="240" w:lineRule="auto"/>
        <w:ind w:left="480" w:hanging="480"/>
      </w:pPr>
    </w:p>
    <w:sectPr w:rsidR="006F6D54"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25842F" w14:textId="77777777" w:rsidR="002C63E7" w:rsidRDefault="002C63E7" w:rsidP="00645C49">
      <w:pPr>
        <w:spacing w:after="0" w:line="240" w:lineRule="auto"/>
      </w:pPr>
      <w:r>
        <w:separator/>
      </w:r>
    </w:p>
  </w:endnote>
  <w:endnote w:type="continuationSeparator" w:id="0">
    <w:p w14:paraId="033C7375" w14:textId="77777777" w:rsidR="002C63E7" w:rsidRDefault="002C63E7"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EAD374" w14:textId="77777777" w:rsidR="002C63E7" w:rsidRDefault="002C63E7" w:rsidP="00645C49">
      <w:pPr>
        <w:spacing w:after="0" w:line="240" w:lineRule="auto"/>
      </w:pPr>
      <w:r>
        <w:separator/>
      </w:r>
    </w:p>
  </w:footnote>
  <w:footnote w:type="continuationSeparator" w:id="0">
    <w:p w14:paraId="43D6C92C" w14:textId="77777777" w:rsidR="002C63E7" w:rsidRDefault="002C63E7"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Mq8FAA+0e/ktAAAA"/>
  </w:docVars>
  <w:rsids>
    <w:rsidRoot w:val="00406D2A"/>
    <w:rsid w:val="000131F2"/>
    <w:rsid w:val="0002413B"/>
    <w:rsid w:val="0002682C"/>
    <w:rsid w:val="00027762"/>
    <w:rsid w:val="00034669"/>
    <w:rsid w:val="000347E8"/>
    <w:rsid w:val="0003751F"/>
    <w:rsid w:val="000406A1"/>
    <w:rsid w:val="00040D48"/>
    <w:rsid w:val="00043B80"/>
    <w:rsid w:val="00045962"/>
    <w:rsid w:val="00056EB7"/>
    <w:rsid w:val="0006769A"/>
    <w:rsid w:val="000677D7"/>
    <w:rsid w:val="00070E88"/>
    <w:rsid w:val="000803D9"/>
    <w:rsid w:val="000812FE"/>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7410B"/>
    <w:rsid w:val="00182462"/>
    <w:rsid w:val="00182F56"/>
    <w:rsid w:val="001A2E78"/>
    <w:rsid w:val="001A7030"/>
    <w:rsid w:val="001B4291"/>
    <w:rsid w:val="001B49CD"/>
    <w:rsid w:val="001C4C9E"/>
    <w:rsid w:val="00207934"/>
    <w:rsid w:val="00210CC4"/>
    <w:rsid w:val="00212209"/>
    <w:rsid w:val="00213BFC"/>
    <w:rsid w:val="00220439"/>
    <w:rsid w:val="00222A90"/>
    <w:rsid w:val="00224AD2"/>
    <w:rsid w:val="00237461"/>
    <w:rsid w:val="00244516"/>
    <w:rsid w:val="002777F8"/>
    <w:rsid w:val="00284E3D"/>
    <w:rsid w:val="002A2565"/>
    <w:rsid w:val="002B71D8"/>
    <w:rsid w:val="002C40D6"/>
    <w:rsid w:val="002C63E7"/>
    <w:rsid w:val="002D36A2"/>
    <w:rsid w:val="002E3803"/>
    <w:rsid w:val="002E65DA"/>
    <w:rsid w:val="00300D9E"/>
    <w:rsid w:val="003137DE"/>
    <w:rsid w:val="00333B63"/>
    <w:rsid w:val="00337D35"/>
    <w:rsid w:val="00343F29"/>
    <w:rsid w:val="003475B3"/>
    <w:rsid w:val="00357BD9"/>
    <w:rsid w:val="00361FB7"/>
    <w:rsid w:val="00371930"/>
    <w:rsid w:val="00381D8F"/>
    <w:rsid w:val="003849E3"/>
    <w:rsid w:val="00384B7B"/>
    <w:rsid w:val="003930DA"/>
    <w:rsid w:val="00395756"/>
    <w:rsid w:val="003A1FA3"/>
    <w:rsid w:val="003A2064"/>
    <w:rsid w:val="003A27E3"/>
    <w:rsid w:val="003B2B29"/>
    <w:rsid w:val="003C15B6"/>
    <w:rsid w:val="003E1EB7"/>
    <w:rsid w:val="003F0DAF"/>
    <w:rsid w:val="003F3EA9"/>
    <w:rsid w:val="00403E6E"/>
    <w:rsid w:val="00406D2A"/>
    <w:rsid w:val="00414042"/>
    <w:rsid w:val="00415F45"/>
    <w:rsid w:val="00420BA9"/>
    <w:rsid w:val="00425730"/>
    <w:rsid w:val="00463453"/>
    <w:rsid w:val="00463C2E"/>
    <w:rsid w:val="004672AB"/>
    <w:rsid w:val="00467EBC"/>
    <w:rsid w:val="00495C6E"/>
    <w:rsid w:val="004A122D"/>
    <w:rsid w:val="004A1EBD"/>
    <w:rsid w:val="004A30FC"/>
    <w:rsid w:val="004B19E2"/>
    <w:rsid w:val="004E4A1F"/>
    <w:rsid w:val="004E5B6E"/>
    <w:rsid w:val="004E62B6"/>
    <w:rsid w:val="00501952"/>
    <w:rsid w:val="005038AE"/>
    <w:rsid w:val="00526C0B"/>
    <w:rsid w:val="0053298F"/>
    <w:rsid w:val="00535DB9"/>
    <w:rsid w:val="00543295"/>
    <w:rsid w:val="00577BB9"/>
    <w:rsid w:val="005A5F63"/>
    <w:rsid w:val="005D6CEF"/>
    <w:rsid w:val="006204D6"/>
    <w:rsid w:val="00622CC2"/>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F6D54"/>
    <w:rsid w:val="007117B3"/>
    <w:rsid w:val="0071690A"/>
    <w:rsid w:val="00716ACD"/>
    <w:rsid w:val="00716F04"/>
    <w:rsid w:val="00774C51"/>
    <w:rsid w:val="007941AD"/>
    <w:rsid w:val="00794DE5"/>
    <w:rsid w:val="007A0936"/>
    <w:rsid w:val="007B10EA"/>
    <w:rsid w:val="007B7AD7"/>
    <w:rsid w:val="007D0702"/>
    <w:rsid w:val="007D23A8"/>
    <w:rsid w:val="007E3332"/>
    <w:rsid w:val="007E6D8A"/>
    <w:rsid w:val="0080245B"/>
    <w:rsid w:val="008040DD"/>
    <w:rsid w:val="00817C36"/>
    <w:rsid w:val="008333CC"/>
    <w:rsid w:val="008458A5"/>
    <w:rsid w:val="00866AF3"/>
    <w:rsid w:val="00872990"/>
    <w:rsid w:val="00876A4A"/>
    <w:rsid w:val="00882E3C"/>
    <w:rsid w:val="00884D6C"/>
    <w:rsid w:val="008A3AD8"/>
    <w:rsid w:val="008B341D"/>
    <w:rsid w:val="008D133D"/>
    <w:rsid w:val="008D56B7"/>
    <w:rsid w:val="008D6CB1"/>
    <w:rsid w:val="008E4CAB"/>
    <w:rsid w:val="008E71DB"/>
    <w:rsid w:val="0090407A"/>
    <w:rsid w:val="00906148"/>
    <w:rsid w:val="00920DA3"/>
    <w:rsid w:val="0093031A"/>
    <w:rsid w:val="009321B2"/>
    <w:rsid w:val="00935C9A"/>
    <w:rsid w:val="0093741C"/>
    <w:rsid w:val="00950046"/>
    <w:rsid w:val="00953022"/>
    <w:rsid w:val="0096093E"/>
    <w:rsid w:val="00961A1C"/>
    <w:rsid w:val="00964BE5"/>
    <w:rsid w:val="00966042"/>
    <w:rsid w:val="009863A2"/>
    <w:rsid w:val="00994F5E"/>
    <w:rsid w:val="009961C4"/>
    <w:rsid w:val="009A0C97"/>
    <w:rsid w:val="009A5A61"/>
    <w:rsid w:val="009A604B"/>
    <w:rsid w:val="009B4C91"/>
    <w:rsid w:val="009C4F1C"/>
    <w:rsid w:val="009D0B1A"/>
    <w:rsid w:val="009D73CE"/>
    <w:rsid w:val="00A019A4"/>
    <w:rsid w:val="00A12887"/>
    <w:rsid w:val="00A24752"/>
    <w:rsid w:val="00A308AC"/>
    <w:rsid w:val="00A30F6C"/>
    <w:rsid w:val="00A36325"/>
    <w:rsid w:val="00A372C3"/>
    <w:rsid w:val="00A423FB"/>
    <w:rsid w:val="00A5665E"/>
    <w:rsid w:val="00A676C2"/>
    <w:rsid w:val="00A70D92"/>
    <w:rsid w:val="00A80D06"/>
    <w:rsid w:val="00A81059"/>
    <w:rsid w:val="00AA1A34"/>
    <w:rsid w:val="00AB7317"/>
    <w:rsid w:val="00AC19C1"/>
    <w:rsid w:val="00AC6680"/>
    <w:rsid w:val="00AD2707"/>
    <w:rsid w:val="00AE2838"/>
    <w:rsid w:val="00B06EF0"/>
    <w:rsid w:val="00B10115"/>
    <w:rsid w:val="00B108CB"/>
    <w:rsid w:val="00B119B6"/>
    <w:rsid w:val="00B13339"/>
    <w:rsid w:val="00B233DC"/>
    <w:rsid w:val="00B26039"/>
    <w:rsid w:val="00B46727"/>
    <w:rsid w:val="00B53278"/>
    <w:rsid w:val="00B646B0"/>
    <w:rsid w:val="00B801D7"/>
    <w:rsid w:val="00B902F2"/>
    <w:rsid w:val="00B91552"/>
    <w:rsid w:val="00B91F29"/>
    <w:rsid w:val="00B97E37"/>
    <w:rsid w:val="00BB057D"/>
    <w:rsid w:val="00BB712C"/>
    <w:rsid w:val="00BB7E9C"/>
    <w:rsid w:val="00BC6F04"/>
    <w:rsid w:val="00BD06B9"/>
    <w:rsid w:val="00BD31C2"/>
    <w:rsid w:val="00BD3C3A"/>
    <w:rsid w:val="00BD5D18"/>
    <w:rsid w:val="00BD75D0"/>
    <w:rsid w:val="00BF36C6"/>
    <w:rsid w:val="00C03E11"/>
    <w:rsid w:val="00C172D1"/>
    <w:rsid w:val="00C257E4"/>
    <w:rsid w:val="00C3045B"/>
    <w:rsid w:val="00C46EB2"/>
    <w:rsid w:val="00C55368"/>
    <w:rsid w:val="00C7087F"/>
    <w:rsid w:val="00C73D16"/>
    <w:rsid w:val="00C83A0A"/>
    <w:rsid w:val="00C9160C"/>
    <w:rsid w:val="00CA79BD"/>
    <w:rsid w:val="00CC38BF"/>
    <w:rsid w:val="00CC5880"/>
    <w:rsid w:val="00CC64D0"/>
    <w:rsid w:val="00CD19C4"/>
    <w:rsid w:val="00CE6425"/>
    <w:rsid w:val="00D12807"/>
    <w:rsid w:val="00D37AA9"/>
    <w:rsid w:val="00D40D86"/>
    <w:rsid w:val="00D45BC6"/>
    <w:rsid w:val="00D640CB"/>
    <w:rsid w:val="00D6578F"/>
    <w:rsid w:val="00D80C83"/>
    <w:rsid w:val="00DA613D"/>
    <w:rsid w:val="00DB34FE"/>
    <w:rsid w:val="00DC0157"/>
    <w:rsid w:val="00DC0FC2"/>
    <w:rsid w:val="00DD115B"/>
    <w:rsid w:val="00DE53A2"/>
    <w:rsid w:val="00E75E65"/>
    <w:rsid w:val="00E80AAE"/>
    <w:rsid w:val="00E82BCE"/>
    <w:rsid w:val="00E90175"/>
    <w:rsid w:val="00E93DF6"/>
    <w:rsid w:val="00EA3D86"/>
    <w:rsid w:val="00EB1651"/>
    <w:rsid w:val="00ED0CEF"/>
    <w:rsid w:val="00F075F1"/>
    <w:rsid w:val="00F11C01"/>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6E4A8-7F48-4A29-A5CC-1DEFDFAFA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7</TotalTime>
  <Pages>55</Pages>
  <Words>39132</Words>
  <Characters>223057</Characters>
  <Application>Microsoft Office Word</Application>
  <DocSecurity>0</DocSecurity>
  <Lines>1858</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57</cp:revision>
  <dcterms:created xsi:type="dcterms:W3CDTF">2018-11-18T06:18:00Z</dcterms:created>
  <dcterms:modified xsi:type="dcterms:W3CDTF">2018-12-01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